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7EC94C4" w14:textId="77777777" w:rsidR="00D122F6" w:rsidRDefault="00D122F6" w:rsidP="009463F4">
      <w:pPr>
        <w:jc w:val="center"/>
        <w:rPr>
          <w:sz w:val="32"/>
          <w:szCs w:val="32"/>
          <w:lang w:val="en-US"/>
        </w:rPr>
      </w:pPr>
      <w:r w:rsidRPr="00D122F6">
        <w:rPr>
          <w:sz w:val="32"/>
          <w:szCs w:val="32"/>
          <w:lang w:val="en-US"/>
        </w:rPr>
        <w:t>Vocal Emotion Perception: A Comparison of Singers and Instrumentalists, Amateurs and Professionals</w:t>
      </w:r>
    </w:p>
    <w:p w14:paraId="4E4EABC4" w14:textId="090E62AF" w:rsidR="009463F4" w:rsidRPr="00D122F6" w:rsidRDefault="009463F4" w:rsidP="009463F4">
      <w:pPr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122F6">
        <w:rPr>
          <w:rFonts w:ascii="Times New Roman" w:hAnsi="Times New Roman" w:cs="Times New Roman"/>
          <w:sz w:val="24"/>
          <w:szCs w:val="24"/>
        </w:rPr>
        <w:t>Christine Nussbaum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Jessica Dethloff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Annett Schirm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3,2</w:t>
      </w:r>
      <w:r w:rsidRPr="00D122F6">
        <w:rPr>
          <w:rFonts w:ascii="Times New Roman" w:hAnsi="Times New Roman" w:cs="Times New Roman"/>
          <w:sz w:val="24"/>
          <w:szCs w:val="24"/>
        </w:rPr>
        <w:t>, and Stefan R. Schweinberg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,4</w:t>
      </w:r>
    </w:p>
    <w:p w14:paraId="7B9037D2" w14:textId="77777777" w:rsidR="00D3442A" w:rsidRPr="00D122F6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eastAsia="de-DE"/>
        </w:rPr>
      </w:pPr>
    </w:p>
    <w:p w14:paraId="66BA5D63" w14:textId="77777777" w:rsidR="00D3442A" w:rsidRPr="00C360F1" w:rsidRDefault="00D3442A" w:rsidP="00D3442A">
      <w:pPr>
        <w:jc w:val="center"/>
        <w:rPr>
          <w:b/>
          <w:sz w:val="48"/>
          <w:lang w:val="en-US"/>
        </w:rPr>
      </w:pPr>
      <w:r w:rsidRPr="00C360F1">
        <w:rPr>
          <w:b/>
          <w:sz w:val="48"/>
          <w:lang w:val="en-US"/>
        </w:rPr>
        <w:t>Supplemental Tables an</w:t>
      </w:r>
      <w:r>
        <w:rPr>
          <w:b/>
          <w:sz w:val="48"/>
          <w:lang w:val="en-US"/>
        </w:rPr>
        <w:t>d</w:t>
      </w:r>
      <w:r w:rsidRPr="00C360F1">
        <w:rPr>
          <w:b/>
          <w:sz w:val="48"/>
          <w:lang w:val="en-US"/>
        </w:rPr>
        <w:t xml:space="preserve"> Figures</w:t>
      </w:r>
    </w:p>
    <w:p w14:paraId="169D8099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335B3B0F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01A78CCF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1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Department for General Psychology and Cognitive Neuroscience, Friedrich Schiller University Jena, Germany</w:t>
      </w:r>
    </w:p>
    <w:p w14:paraId="13D18864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2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Voice Research Unit, Friedrich Schiller University, Jena, Germany</w:t>
      </w:r>
    </w:p>
    <w:p w14:paraId="686A17BA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  <w:r w:rsidRPr="003248C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Institute of Psychology, University of Innsbruck, Austria</w:t>
      </w:r>
    </w:p>
    <w:p w14:paraId="491D3723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Swiss Center for Affective Sciences, University of Geneva, Switzerland</w:t>
      </w:r>
      <w:bookmarkStart w:id="0" w:name="_Hlk64536809"/>
      <w:bookmarkEnd w:id="0"/>
    </w:p>
    <w:p w14:paraId="3086A80D" w14:textId="38E9BCBC" w:rsidR="00C360F1" w:rsidRPr="004A6BF6" w:rsidRDefault="00D3442A" w:rsidP="00D3442A">
      <w:pPr>
        <w:suppressAutoHyphens w:val="0"/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  <w:br w:type="page"/>
      </w:r>
    </w:p>
    <w:p w14:paraId="0BD71DB5" w14:textId="1B3309DE" w:rsidR="00C360F1" w:rsidRPr="004A6BF6" w:rsidRDefault="00C360F1" w:rsidP="00C360F1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ample Information</w:t>
      </w:r>
    </w:p>
    <w:p w14:paraId="100E4213" w14:textId="0AACCDDC" w:rsidR="00C360F1" w:rsidRPr="004A6BF6" w:rsidRDefault="00C360F1" w:rsidP="00C360F1">
      <w:pPr>
        <w:rPr>
          <w:rFonts w:ascii="Times New Roman" w:hAnsi="Times New Roman" w:cs="Times New Roman"/>
          <w:lang w:val="en-US" w:eastAsia="de-DE"/>
        </w:rPr>
      </w:pPr>
    </w:p>
    <w:p w14:paraId="22622047" w14:textId="77777777" w:rsidR="008B4BD9" w:rsidRPr="004A6BF6" w:rsidRDefault="008B4BD9" w:rsidP="00C360F1">
      <w:pPr>
        <w:rPr>
          <w:rFonts w:ascii="Times New Roman" w:hAnsi="Times New Roman" w:cs="Times New Roman"/>
          <w:lang w:val="en-US" w:eastAsia="de-DE"/>
        </w:rPr>
      </w:pPr>
    </w:p>
    <w:p w14:paraId="5DDA7D00" w14:textId="70D27C56" w:rsidR="008B4BD9" w:rsidRPr="004A6BF6" w:rsidRDefault="008B4BD9" w:rsidP="008B4BD9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S1</w:t>
      </w:r>
    </w:p>
    <w:p w14:paraId="2FEE0CB7" w14:textId="2AEEE5B6" w:rsidR="008B4BD9" w:rsidRPr="004A6BF6" w:rsidRDefault="0077759C" w:rsidP="008B4BD9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List of reported instruments by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89"/>
        <w:gridCol w:w="134"/>
        <w:gridCol w:w="509"/>
        <w:gridCol w:w="4280"/>
        <w:gridCol w:w="360"/>
      </w:tblGrid>
      <w:tr w:rsidR="008B4BD9" w:rsidRPr="004A6BF6" w14:paraId="3D054569" w14:textId="77777777" w:rsidTr="009463F4">
        <w:trPr>
          <w:trHeight w:val="300"/>
        </w:trPr>
        <w:tc>
          <w:tcPr>
            <w:tcW w:w="20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1D53F4" w14:textId="7EF5C45C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ingers</w:t>
            </w:r>
          </w:p>
        </w:tc>
        <w:tc>
          <w:tcPr>
            <w:tcW w:w="2912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A838C" w14:textId="167BAF09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strumentalists</w:t>
            </w:r>
            <w:proofErr w:type="spellEnd"/>
          </w:p>
        </w:tc>
      </w:tr>
      <w:tr w:rsidR="008B4BD9" w:rsidRPr="004A6BF6" w14:paraId="79057065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A5CA" w14:textId="166620AE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esang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inging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/ Chor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hoi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8E549" w14:textId="1CAD2CE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5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A1167B" w14:textId="62980F1A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Violine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85B59" w14:textId="4ACFC2C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9463F4" w:rsidRPr="004A6BF6" w14:paraId="2F41C67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B5D7B0" w14:textId="30BD84BA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lavi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ian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064A9" w14:textId="7199ADC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C28C8C" w14:textId="62C1420F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osaun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ombon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96B8F2" w14:textId="56154814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9463F4" w:rsidRPr="004A6BF6" w14:paraId="24082A9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67F065" w14:textId="2E1BDCB0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Violin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DFD66" w14:textId="7DEE272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6F206D" w14:textId="740F833C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Cello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ello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BBE81" w14:textId="04D5CACE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</w:tr>
      <w:tr w:rsidR="009463F4" w:rsidRPr="004A6BF6" w14:paraId="1813A74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6A085" w14:textId="2FA1FC61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guita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8FAF6" w14:textId="04C4B164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097BF" w14:textId="066C552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Klarinet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larin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EA2ED7" w14:textId="050AADF5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38D3D4D6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0518F9" w14:textId="14EAC19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BDB8D" w14:textId="0D1187AA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429AEC" w14:textId="05C030C0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rompe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E1C63" w14:textId="391AF7B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75C76C6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98EB89" w14:textId="4B9AA9C2" w:rsidR="009463F4" w:rsidRPr="009463F4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+ 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 and Cello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c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ell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90BFC9" w14:textId="076F67B9" w:rsidR="009463F4" w:rsidRPr="009463F4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1A53C5" w14:textId="43F0BAA1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Waldhorn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or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0C6691" w14:textId="1F2FF94B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3A1C10CC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9710FF" w14:textId="248F1C8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Trompe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73F576" w14:textId="3A9F46EC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C55DA" w14:textId="4C6548E5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ratsch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a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968FEB" w14:textId="74F44EE3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52336B47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BD4790" w14:textId="748E350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F36E8" w14:textId="0E948D0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9A22B9" w14:textId="76DBA897" w:rsidR="009463F4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chlagzeug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rum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32CEC6" w14:textId="63DFA250" w:rsidR="009463F4" w:rsidRPr="0077759C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lang w:eastAsia="de-DE"/>
              </w:rPr>
              <w:t>2</w:t>
            </w:r>
          </w:p>
        </w:tc>
      </w:tr>
      <w:tr w:rsidR="0077759C" w:rsidRPr="004A6BF6" w14:paraId="1DE2B005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A76B78" w14:textId="776B094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D2AAEB" w14:textId="4FD9F3CE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F3C86C" w14:textId="6CE0B1C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riton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rito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5CA2EA" w14:textId="031102F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564CE5F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76E75" w14:textId="5DE1F6DC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A552A7" w14:textId="604F50F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608378" w14:textId="3EAAEE3B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A07246" w14:textId="3E8231F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C9C7569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FC671" w14:textId="5CA628F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0CCB58" w14:textId="40C83BA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E1D732" w14:textId="23C49E9D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agott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oo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09660A" w14:textId="4905AF7F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6452EFD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5106A6" w14:textId="0D8552A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78EF69" w14:textId="6D7DC898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857891" w14:textId="7A2A7965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guita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F4265" w14:textId="4A8004D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818CE3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8BC96" w14:textId="4AD3CE8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7B563" w14:textId="4EC085A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F66A37" w14:textId="2C475ECA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56BE3" w14:textId="490C3051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FD7A06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30AF7D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93271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A0DF55" w14:textId="1562C1D7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Querflöt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lut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4A841" w14:textId="535B9422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58397DFF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D292E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C19C96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A0D5ED" w14:textId="593B76AC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uba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ub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B97C1" w14:textId="7B4EB54A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71BED993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6C212F1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5D6C55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11EF57" w14:textId="7757434E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axophon (</w:t>
            </w:r>
            <w:proofErr w:type="spellStart"/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xophone</w:t>
            </w:r>
            <w:proofErr w:type="spellEnd"/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17BD1C" w14:textId="69BDF09C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</w:tbl>
    <w:p w14:paraId="26DD7E8F" w14:textId="1A4D095F" w:rsidR="00AD47E8" w:rsidRPr="004A6BF6" w:rsidRDefault="00AD47E8" w:rsidP="00AD47E8">
      <w:pPr>
        <w:rPr>
          <w:rFonts w:ascii="Times New Roman" w:hAnsi="Times New Roman" w:cs="Times New Roman"/>
          <w:lang w:val="en-US" w:eastAsia="de-DE"/>
        </w:rPr>
      </w:pPr>
    </w:p>
    <w:p w14:paraId="71CC785D" w14:textId="77777777" w:rsidR="0077759C" w:rsidRDefault="0077759C">
      <w:pPr>
        <w:suppressAutoHyphens w:val="0"/>
        <w:rPr>
          <w:rFonts w:ascii="Times New Roman" w:hAnsi="Times New Roman" w:cs="Times New Roman"/>
          <w:b/>
          <w:iCs/>
          <w:lang w:val="en-US"/>
        </w:rPr>
      </w:pPr>
      <w:r>
        <w:rPr>
          <w:rFonts w:ascii="Times New Roman" w:hAnsi="Times New Roman" w:cs="Times New Roman"/>
          <w:b/>
          <w:i/>
          <w:lang w:val="en-US"/>
        </w:rPr>
        <w:br w:type="page"/>
      </w:r>
    </w:p>
    <w:p w14:paraId="4319AC6B" w14:textId="760325C2" w:rsidR="00AD47E8" w:rsidRPr="004A6BF6" w:rsidRDefault="00AD47E8" w:rsidP="00AD47E8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2</w:t>
      </w:r>
    </w:p>
    <w:p w14:paraId="186D37B0" w14:textId="4985F522" w:rsidR="00AD47E8" w:rsidRPr="004A6BF6" w:rsidRDefault="0077759C" w:rsidP="00AD47E8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Socioeconomic background of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8"/>
        <w:gridCol w:w="605"/>
        <w:gridCol w:w="623"/>
        <w:gridCol w:w="2614"/>
        <w:gridCol w:w="360"/>
        <w:gridCol w:w="360"/>
        <w:gridCol w:w="2402"/>
        <w:gridCol w:w="360"/>
        <w:gridCol w:w="360"/>
      </w:tblGrid>
      <w:tr w:rsidR="00AD47E8" w:rsidRPr="004A6BF6" w14:paraId="5D86294F" w14:textId="77777777" w:rsidTr="00097B7C">
        <w:trPr>
          <w:trHeight w:val="300"/>
        </w:trPr>
        <w:tc>
          <w:tcPr>
            <w:tcW w:w="6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4C1203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come (in €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5BE02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B2CA3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5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04E44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Education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B6E73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D0036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4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EDCD5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Degree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0AB87C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4567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</w:tr>
      <w:tr w:rsidR="00AD47E8" w:rsidRPr="004A6BF6" w14:paraId="619CD31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BB53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48A1A" w14:textId="28A144A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2D00D" w14:textId="23AADE64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745CF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E3156" w14:textId="5D7E40C0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79B64" w14:textId="0710D4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1B6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6051B" w14:textId="5F1184A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EB4D9" w14:textId="1DB7B43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</w:tr>
      <w:tr w:rsidR="00AD47E8" w:rsidRPr="004A6BF6" w14:paraId="0D7D24AF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A95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lt;175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8B7B8" w14:textId="3E75FF7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CD925" w14:textId="279264D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534F55" w14:textId="37EB98B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non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17697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36B2A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71A7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non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)     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46422C" w14:textId="29CBDB6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53A5E" w14:textId="5CCBFAD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AD47E8" w:rsidRPr="004A6BF6" w14:paraId="4499D56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4FCD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1750-25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528A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4CF35" w14:textId="0E132FE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CDDD7F" w14:textId="15A4A390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upi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)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B748A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6AD747" w14:textId="6FCB76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D1A9D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upi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6E72C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620E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3606C60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C97F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2500-3500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7F1733" w14:textId="5115DB09" w:rsidR="00AD47E8" w:rsidRPr="004A6BF6" w:rsidRDefault="0077759C" w:rsidP="0077759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A075F" w14:textId="147603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2C9EE5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Hauptschul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51E9AD7D" w14:textId="278A2EA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econdary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choo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B1767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1B90B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7968C0" w14:textId="461B0C4B" w:rsidR="00097B7C" w:rsidRPr="004A6BF6" w:rsidRDefault="00097B7C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I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n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usbildung  </w:t>
            </w:r>
          </w:p>
          <w:p w14:paraId="2F8ADD19" w14:textId="3853A8A4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unde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aining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50D927" w14:textId="399D9AF2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79B8A" w14:textId="059B62BE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AD47E8" w:rsidRPr="004A6BF6" w14:paraId="6792F23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83D5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3500-50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6B017" w14:textId="0A1658A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1E28A4" w14:textId="07C04188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C106D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ittelschule  </w:t>
            </w:r>
          </w:p>
          <w:p w14:paraId="5609DD97" w14:textId="79D8BC69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econdary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choo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86C4AB" w14:textId="4D5DCA96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33B3A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8C6213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Lehre </w:t>
            </w:r>
          </w:p>
          <w:p w14:paraId="7E7FFE35" w14:textId="16B37496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aineeship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830DE" w14:textId="51F40E4D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760A1" w14:textId="6B8E769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</w:tr>
      <w:tr w:rsidR="00AD47E8" w:rsidRPr="004A6BF6" w14:paraId="43F87C40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390F0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gt;5000    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BEFF4" w14:textId="252518C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10FED" w14:textId="0C3445F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3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7769D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  </w:t>
            </w:r>
          </w:p>
          <w:p w14:paraId="5BFCB7FC" w14:textId="2A3092AB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echnica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olleg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2B23EE" w14:textId="691E21AF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0E0BB8" w14:textId="30B1844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AFEF2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</w:t>
            </w:r>
          </w:p>
          <w:p w14:paraId="50E47CC4" w14:textId="5E76D0E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echnica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olleg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934CC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F49B58" w14:textId="716548F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B93A8A5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371B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DC0B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5DF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A36B2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bitur  </w:t>
            </w:r>
          </w:p>
          <w:p w14:paraId="325E063B" w14:textId="1423132D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A-levels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21CF63" w14:textId="67ED1A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4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1DED85" w14:textId="239ADB4A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3478B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eist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4F2DD803" w14:textId="0F394C65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maste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raftsmen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4DCF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E669F" w14:textId="040A74D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148BE36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9955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2E47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2F24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B6951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819B3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2D933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4EEC1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Bachelor  </w:t>
            </w:r>
          </w:p>
          <w:p w14:paraId="7C75317D" w14:textId="0C06C20C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Bachelor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89580" w14:textId="7B2872BF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C2A89" w14:textId="444BF1A7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AD47E8" w:rsidRPr="004A6BF6" w14:paraId="28268A40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B5DB9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5C5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E596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98ED7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DA72F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78BF1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49095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hochschulabschluss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olytechnic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egre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90D6D" w14:textId="180036C5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84E3D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AD47E8" w:rsidRPr="004A6BF6" w14:paraId="3D59E7A9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281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109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E3A8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27C39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87C92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3BDD3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A1715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aster/Diplom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Master/Diploma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6474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69A133" w14:textId="159F626A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AD47E8" w:rsidRPr="004A6BF6" w14:paraId="1C352DC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918D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A867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642F1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70166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17F6A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5D8BC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C92757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Promotion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(PhD)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715B7" w14:textId="75984F12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8D08A" w14:textId="7A5D70C6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AD47E8" w:rsidRPr="004A6BF6" w14:paraId="661940B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9F7A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E524D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83A3F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5F80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5DBBF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3CA25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C0C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281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D1B3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AD47E8" w:rsidRPr="004A6BF6" w14:paraId="73AF1D27" w14:textId="77777777" w:rsidTr="00097B7C">
        <w:trPr>
          <w:trHeight w:val="300"/>
        </w:trPr>
        <w:tc>
          <w:tcPr>
            <w:tcW w:w="1241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D416AC" w14:textId="4BF3D27D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 w:rsidRP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.23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4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2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4</w:t>
            </w:r>
          </w:p>
        </w:tc>
        <w:tc>
          <w:tcPr>
            <w:tcW w:w="1913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76CA27" w14:textId="5E780C60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2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88</w:t>
            </w:r>
          </w:p>
        </w:tc>
        <w:tc>
          <w:tcPr>
            <w:tcW w:w="1847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363C2C" w14:textId="47994DEA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9</w:t>
            </w:r>
          </w:p>
        </w:tc>
      </w:tr>
    </w:tbl>
    <w:p w14:paraId="714EF0FB" w14:textId="1924776B" w:rsidR="00B70093" w:rsidRPr="004A6BF6" w:rsidRDefault="00AD47E8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This table presents the number of individuals belonging to different income, education, and degree categories. We tested group differences between </w:t>
      </w:r>
      <w:r w:rsidR="00034A45">
        <w:rPr>
          <w:rFonts w:ascii="Times New Roman" w:hAnsi="Times New Roman" w:cs="Times New Roman"/>
          <w:i/>
          <w:lang w:val="en-US"/>
        </w:rPr>
        <w:t>singer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</w:t>
      </w:r>
      <w:r w:rsidR="00034A45">
        <w:rPr>
          <w:rFonts w:ascii="Times New Roman" w:hAnsi="Times New Roman" w:cs="Times New Roman"/>
          <w:i/>
          <w:lang w:val="en-US"/>
        </w:rPr>
        <w:t>(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) and </w:t>
      </w:r>
      <w:r w:rsidR="00034A45">
        <w:rPr>
          <w:rFonts w:ascii="Times New Roman" w:hAnsi="Times New Roman" w:cs="Times New Roman"/>
          <w:i/>
          <w:lang w:val="en-US"/>
        </w:rPr>
        <w:t>instrumentalist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</w:t>
      </w:r>
      <w:r w:rsidR="00034A45">
        <w:rPr>
          <w:rFonts w:ascii="Times New Roman" w:hAnsi="Times New Roman" w:cs="Times New Roman"/>
          <w:i/>
          <w:lang w:val="en-US"/>
        </w:rPr>
        <w:t>I</w:t>
      </w:r>
      <w:r w:rsidR="00097B7C" w:rsidRPr="004A6BF6">
        <w:rPr>
          <w:rFonts w:ascii="Times New Roman" w:hAnsi="Times New Roman" w:cs="Times New Roman"/>
          <w:i/>
          <w:lang w:val="en-US"/>
        </w:rPr>
        <w:t>) using a Chi-square test and show the results in the last line of this table. Please note that the</w:t>
      </w:r>
      <w:r w:rsidRPr="004A6BF6">
        <w:rPr>
          <w:rFonts w:ascii="Times New Roman" w:hAnsi="Times New Roman" w:cs="Times New Roman"/>
          <w:i/>
          <w:lang w:val="en-US"/>
        </w:rPr>
        <w:t xml:space="preserve"> response options “Education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type of school)</w:t>
      </w:r>
      <w:r w:rsidRPr="004A6BF6">
        <w:rPr>
          <w:rFonts w:ascii="Times New Roman" w:hAnsi="Times New Roman" w:cs="Times New Roman"/>
          <w:i/>
          <w:lang w:val="en-US"/>
        </w:rPr>
        <w:t xml:space="preserve"> and “Degree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highest professional qualification)</w:t>
      </w:r>
      <w:r w:rsidRPr="004A6BF6">
        <w:rPr>
          <w:rFonts w:ascii="Times New Roman" w:hAnsi="Times New Roman" w:cs="Times New Roman"/>
          <w:i/>
          <w:lang w:val="en-US"/>
        </w:rPr>
        <w:t xml:space="preserve"> were tailored to the German educational system and </w:t>
      </w:r>
      <w:r w:rsidR="00097B7C" w:rsidRPr="004A6BF6">
        <w:rPr>
          <w:rFonts w:ascii="Times New Roman" w:hAnsi="Times New Roman" w:cs="Times New Roman"/>
          <w:i/>
          <w:lang w:val="en-US"/>
        </w:rPr>
        <w:t>are therefore difficult to translate Further, please note that “</w:t>
      </w:r>
      <w:proofErr w:type="spellStart"/>
      <w:r w:rsidR="00097B7C" w:rsidRPr="004A6BF6">
        <w:rPr>
          <w:rFonts w:ascii="Times New Roman" w:hAnsi="Times New Roman" w:cs="Times New Roman"/>
          <w:i/>
          <w:lang w:val="en-US"/>
        </w:rPr>
        <w:t>Fachschule</w:t>
      </w:r>
      <w:proofErr w:type="spellEnd"/>
      <w:r w:rsidR="00097B7C" w:rsidRPr="004A6BF6">
        <w:rPr>
          <w:rFonts w:ascii="Times New Roman" w:hAnsi="Times New Roman" w:cs="Times New Roman"/>
          <w:i/>
          <w:lang w:val="en-US"/>
        </w:rPr>
        <w:t>” and “Abitur” are similar as they both enable a person to pursue a university degree (with a few more constrains for a “</w:t>
      </w:r>
      <w:proofErr w:type="spellStart"/>
      <w:r w:rsidR="00097B7C" w:rsidRPr="004A6BF6">
        <w:rPr>
          <w:rFonts w:ascii="Times New Roman" w:hAnsi="Times New Roman" w:cs="Times New Roman"/>
          <w:i/>
          <w:lang w:val="en-US"/>
        </w:rPr>
        <w:t>Fachschule</w:t>
      </w:r>
      <w:proofErr w:type="spellEnd"/>
      <w:r w:rsidR="00097B7C" w:rsidRPr="004A6BF6">
        <w:rPr>
          <w:rFonts w:ascii="Times New Roman" w:hAnsi="Times New Roman" w:cs="Times New Roman"/>
          <w:i/>
          <w:lang w:val="en-US"/>
        </w:rPr>
        <w:t>” degree)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. We therefore consider the trend observed for the “Education” factor merely as an artefact of the response format. </w:t>
      </w:r>
      <w:r w:rsidR="00034A45">
        <w:rPr>
          <w:rFonts w:ascii="Times New Roman" w:hAnsi="Times New Roman" w:cs="Times New Roman"/>
          <w:i/>
          <w:lang w:val="en-US"/>
        </w:rPr>
        <w:t>S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 = </w:t>
      </w:r>
      <w:r w:rsidR="00034A45">
        <w:rPr>
          <w:rFonts w:ascii="Times New Roman" w:hAnsi="Times New Roman" w:cs="Times New Roman"/>
          <w:i/>
          <w:lang w:val="en-US"/>
        </w:rPr>
        <w:t>Singers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, </w:t>
      </w:r>
      <w:r w:rsidR="00034A45">
        <w:rPr>
          <w:rFonts w:ascii="Times New Roman" w:hAnsi="Times New Roman" w:cs="Times New Roman"/>
          <w:i/>
          <w:lang w:val="en-US"/>
        </w:rPr>
        <w:t>I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 = </w:t>
      </w:r>
      <w:r w:rsidR="00034A45">
        <w:rPr>
          <w:rFonts w:ascii="Times New Roman" w:hAnsi="Times New Roman" w:cs="Times New Roman"/>
          <w:i/>
          <w:lang w:val="en-US"/>
        </w:rPr>
        <w:t>Instrumentalists</w:t>
      </w:r>
    </w:p>
    <w:p w14:paraId="4650B7BE" w14:textId="21A5CBC4" w:rsidR="00B70093" w:rsidRPr="004A6BF6" w:rsidRDefault="00074B5E" w:rsidP="00074B5E">
      <w:pPr>
        <w:suppressAutoHyphens w:val="0"/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  <w:lang w:val="en-US"/>
        </w:rPr>
        <w:br w:type="page"/>
      </w:r>
    </w:p>
    <w:p w14:paraId="2BBCE5BD" w14:textId="16E21B49" w:rsidR="00B70093" w:rsidRPr="004A6BF6" w:rsidRDefault="00B70093" w:rsidP="00B70093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timulus Information</w:t>
      </w:r>
    </w:p>
    <w:p w14:paraId="7346D236" w14:textId="0CCBC9DF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010C17F4" w14:textId="77777777" w:rsidR="00534487" w:rsidRPr="004A6BF6" w:rsidRDefault="00534487" w:rsidP="00AD47E8">
      <w:pPr>
        <w:rPr>
          <w:rFonts w:ascii="Times New Roman" w:hAnsi="Times New Roman" w:cs="Times New Roman"/>
          <w:i/>
          <w:lang w:val="en-US"/>
        </w:rPr>
      </w:pPr>
    </w:p>
    <w:p w14:paraId="77426147" w14:textId="6B1B49B0" w:rsidR="00534487" w:rsidRPr="004A6BF6" w:rsidRDefault="00534487" w:rsidP="00534487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Table S3</w:t>
      </w:r>
    </w:p>
    <w:p w14:paraId="10E6D9AE" w14:textId="018D64C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fe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6106415A" w14:textId="77777777" w:rsidTr="00097B7C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958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0A5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BC026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64A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697C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898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C051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1C29E43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08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E9C5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14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46D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6F8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7F1B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18BB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FD0E1B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3F7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E6F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D39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D00A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87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92C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BF77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7C0DF1B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71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4D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E2CE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E01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8B5F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8EA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80ED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53A8E2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E1E3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A1B3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00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05E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C10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CDC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49B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462077B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D016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AC6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E5F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14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53D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06D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782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58FD238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E343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74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A63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AF66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BDDC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902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3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BA1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087B4B2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7DE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488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86E2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61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9A0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2A6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7D5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125C79A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933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CD5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E62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502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E69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3F5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1EC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3FB65D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24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8659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E22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638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CDEE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00C1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C0B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E46FE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DA6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B6D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9230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2AE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2D2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700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A720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63D1DA7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594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AA3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628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BEF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1FF3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96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0B4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27341F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82A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BC8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11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44BE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E7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7ED9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1C9B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245B810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C4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68B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461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736E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2C46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F7B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C0B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6DD719DD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2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6A86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6DA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B04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965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93F7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58EE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07CA74D0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221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1322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E2C5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77FC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D463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C694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92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7CD5598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104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316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A88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6E8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B22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6AF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726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19827E4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99FF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A37A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687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352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3D2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2574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BEF2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B967B1" w14:textId="77777777" w:rsidTr="00097B7C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2BB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411B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BB9C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674C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E7E1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C85A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4589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</w:tbl>
    <w:p w14:paraId="3F38F0A2" w14:textId="23BE16E2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81b4ab2-7118-4764-8054-34a21718b654"/>
          <w:id w:val="-1435351894"/>
          <w:placeholder>
            <w:docPart w:val="21BF321679BD41868CC7AF59429A503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JpYlRlWEtleSI6Ik1jQWxlZXJfMjAxNCI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1LTA2LTE3VDE2OjE0OjQ1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gxYjRhYjItNzExOC00NzY0LTgwNTQtMzRhMjE3MThiNjU0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Praat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f0bd75a-df6f-4fd0-9682-f77d4b149a74"/>
          <w:id w:val="2011097997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JmMGJkNzVhLWRmNmYtNGZkMC05NjgyLWY3N2Q0YjE0OWE3NC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Matlab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37bb17-af9e-4954-adcc-686c2328aebc"/>
          <w:id w:val="-1644415498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JpYlRlWEtleSI6Ik1BVExBQl8yMDI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>Dispersion (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ormDisp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6EA76667" w14:textId="77777777" w:rsidR="00D835BA" w:rsidRPr="004A6BF6" w:rsidRDefault="00D835BA" w:rsidP="00D835BA">
      <w:pPr>
        <w:suppressAutoHyphens w:val="0"/>
        <w:rPr>
          <w:rFonts w:ascii="Times New Roman" w:hAnsi="Times New Roman" w:cs="Times New Roman"/>
          <w:b/>
          <w:lang w:val="en-US"/>
        </w:rPr>
      </w:pPr>
    </w:p>
    <w:p w14:paraId="3919C889" w14:textId="77777777" w:rsidR="00C0430A" w:rsidRPr="004A6BF6" w:rsidRDefault="00C0430A">
      <w:pPr>
        <w:suppressAutoHyphens w:val="0"/>
        <w:rPr>
          <w:rFonts w:ascii="Times New Roman" w:hAnsi="Times New Roman" w:cs="Times New Roman"/>
          <w:b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br w:type="page"/>
      </w:r>
    </w:p>
    <w:p w14:paraId="0075FAC0" w14:textId="259AA788" w:rsidR="00534487" w:rsidRPr="004A6BF6" w:rsidRDefault="00534487" w:rsidP="00D835BA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lastRenderedPageBreak/>
        <w:t>Table S4</w:t>
      </w:r>
    </w:p>
    <w:p w14:paraId="0A5EF59E" w14:textId="166E43E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4D499295" w14:textId="77777777" w:rsidTr="00D835BA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AE1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930B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F7F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B3E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4ED9A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020BA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4FF7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7B5FDB9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3E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6A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A48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9E6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D2E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F1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2ED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E580F1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1C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03BE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5E7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CCB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938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4095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772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662D1B1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721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762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C88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ACD9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CFA4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993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A4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2D45B3CC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43D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D3D4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3B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44B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F5C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4582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9E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7FD8FB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F76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F1F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B6F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9CF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F8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9D4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D0A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577571E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F07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06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BDAC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3B3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452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0F6F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6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E9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566881F2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5DD0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D7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F206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AB90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82D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70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97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5E508B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E0F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00C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1AB5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728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B24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2E4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7BFC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3CC7166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28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FF5F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C25D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3FD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975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175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3BB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4E8103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30E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A22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D58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AF7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2B5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46C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921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50AAF4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9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F57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5408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A541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8BB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E3E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586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07AA20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AD9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2806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4920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33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932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3881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92EE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7FF6BDB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A7B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EFC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18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98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BE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D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980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A63EEF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8799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E19A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2C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7C9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005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25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7D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12FE668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2429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10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D14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9AC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279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16F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C5E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7AA236B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FDA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077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BC9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3F4E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7FC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2F2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E7A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6D06656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8EC8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6F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D76D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4B2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6925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A41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8B57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BA2A732" w14:textId="77777777" w:rsidTr="00D835BA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6E06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F18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CFF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B595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2790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E6D7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3A2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</w:tbl>
    <w:p w14:paraId="66BF8B87" w14:textId="0566C561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7270007-b0aa-457a-aae2-20a981aaa3be"/>
          <w:id w:val="1014043248"/>
          <w:placeholder>
            <w:docPart w:val="524411A7E80F45EC811C775A9AAAF560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JpYlRlWEtleSI6Ik1jQWxlZXJfMjAxNCI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1LTA2LTE3VDE2OjE0OjQ1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cyNzAwMDctYjBhYS00NTdhLWFhZTItMjBhOTgxYWFhM2Jl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Praat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134e3385-5c51-4dce-beae-f8a9b0f54bd5"/>
          <w:id w:val="-1817403835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EzNGUzMzg1LTVjNTEtNGRjZS1iZWFlLWY4YTliMGY1NGJkNS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Matlab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f2c8f58-ef12-4bef-9f89-30324117f33e"/>
          <w:id w:val="565003910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JpYlRlWEtleSI6Ik1BVExBQl8yMDI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>Dispersion (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ormDisp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7A872D53" w14:textId="2EE2C563" w:rsidR="00534487" w:rsidRPr="004A6BF6" w:rsidRDefault="005F7F54" w:rsidP="005F7F54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13F91D5F" w14:textId="51F10AA0" w:rsidR="005F7F54" w:rsidRPr="004A6BF6" w:rsidRDefault="005F7F54" w:rsidP="005F7F54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Design Information</w:t>
      </w:r>
    </w:p>
    <w:p w14:paraId="09D0EA7A" w14:textId="27316E66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15AC0DF7" w14:textId="33CB23F0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5</w:t>
      </w:r>
    </w:p>
    <w:p w14:paraId="04A07E99" w14:textId="2EC316E8" w:rsidR="005F7F54" w:rsidRPr="004A6BF6" w:rsidRDefault="005F7F54" w:rsidP="005F7F54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Summary of </w:t>
      </w:r>
      <w:r w:rsidR="00D835BA" w:rsidRPr="004A6BF6">
        <w:rPr>
          <w:rFonts w:ascii="Times New Roman" w:hAnsi="Times New Roman" w:cs="Times New Roman"/>
          <w:i/>
          <w:lang w:val="en-US"/>
        </w:rPr>
        <w:t xml:space="preserve">response </w:t>
      </w:r>
      <w:r w:rsidRPr="004A6BF6">
        <w:rPr>
          <w:rFonts w:ascii="Times New Roman" w:hAnsi="Times New Roman" w:cs="Times New Roman"/>
          <w:i/>
          <w:lang w:val="en-US"/>
        </w:rPr>
        <w:t>key mappings to emotions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1480"/>
        <w:gridCol w:w="1480"/>
        <w:gridCol w:w="1481"/>
        <w:gridCol w:w="1481"/>
      </w:tblGrid>
      <w:tr w:rsidR="005F7F54" w:rsidRPr="004A6BF6" w14:paraId="51C22B14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1C255A19" w14:textId="11317198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5FFE327E" w14:textId="08CA7BD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d“</w:t>
            </w: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35E3FB91" w14:textId="44A3251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f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0636C3D2" w14:textId="3FCFED2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j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7E02F01B" w14:textId="146059D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k“</w:t>
            </w:r>
          </w:p>
        </w:tc>
      </w:tr>
      <w:tr w:rsidR="005F7F54" w:rsidRPr="004A6BF6" w14:paraId="2A30F49D" w14:textId="77777777" w:rsidTr="005F7F54">
        <w:tc>
          <w:tcPr>
            <w:tcW w:w="1875" w:type="dxa"/>
          </w:tcPr>
          <w:p w14:paraId="20FB6E11" w14:textId="3A02580A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68BA46CF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4D3B5BB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793AB0F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5BA37E4B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</w:tr>
      <w:tr w:rsidR="005F7F54" w:rsidRPr="004A6BF6" w14:paraId="5A1C2FE4" w14:textId="77777777" w:rsidTr="005F7F54">
        <w:tc>
          <w:tcPr>
            <w:tcW w:w="1875" w:type="dxa"/>
          </w:tcPr>
          <w:p w14:paraId="3324FE0F" w14:textId="0884A210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1480" w:type="dxa"/>
          </w:tcPr>
          <w:p w14:paraId="2D3342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0" w:type="dxa"/>
          </w:tcPr>
          <w:p w14:paraId="22971CB3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1" w:type="dxa"/>
          </w:tcPr>
          <w:p w14:paraId="1A34D18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1" w:type="dxa"/>
          </w:tcPr>
          <w:p w14:paraId="7756DA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</w:tr>
      <w:tr w:rsidR="005F7F54" w:rsidRPr="004A6BF6" w14:paraId="3C46C2C3" w14:textId="77777777" w:rsidTr="005F7F54">
        <w:tc>
          <w:tcPr>
            <w:tcW w:w="1875" w:type="dxa"/>
          </w:tcPr>
          <w:p w14:paraId="06663425" w14:textId="5979F9C3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1480" w:type="dxa"/>
          </w:tcPr>
          <w:p w14:paraId="19EB1BA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0" w:type="dxa"/>
          </w:tcPr>
          <w:p w14:paraId="6B908F9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1" w:type="dxa"/>
          </w:tcPr>
          <w:p w14:paraId="23E156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1" w:type="dxa"/>
          </w:tcPr>
          <w:p w14:paraId="16D31E8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</w:tr>
      <w:tr w:rsidR="005F7F54" w:rsidRPr="004A6BF6" w14:paraId="3EF57FEC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01AA82A5" w14:textId="6E0AC87B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0562923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31900A25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7DE206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632C8BA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</w:tr>
    </w:tbl>
    <w:p w14:paraId="5684C61E" w14:textId="7CB551EF" w:rsidR="005F7F54" w:rsidRPr="004A6BF6" w:rsidRDefault="005F7F54" w:rsidP="00C0430A">
      <w:pPr>
        <w:spacing w:line="240" w:lineRule="auto"/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Participants were instructed explicitly to press the keys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d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and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f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with their left index- and middle-finger and the keys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j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and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k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with their right index- and middle-finger. CB = counterbalancing condition.</w:t>
      </w:r>
    </w:p>
    <w:p w14:paraId="4A8C2AE4" w14:textId="7370C8CB" w:rsidR="005F7F54" w:rsidRPr="004A6BF6" w:rsidRDefault="005F7F54" w:rsidP="005F7F54">
      <w:pPr>
        <w:spacing w:line="480" w:lineRule="auto"/>
        <w:rPr>
          <w:rFonts w:ascii="Times New Roman" w:hAnsi="Times New Roman" w:cs="Times New Roman"/>
          <w:bCs/>
          <w:lang w:val="en-US"/>
        </w:rPr>
      </w:pPr>
    </w:p>
    <w:p w14:paraId="07736C9E" w14:textId="300973B7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F80F50"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6</w:t>
      </w:r>
    </w:p>
    <w:p w14:paraId="189E3781" w14:textId="318A6D7C" w:rsidR="005F1CC9" w:rsidRPr="004A6BF6" w:rsidRDefault="005F1CC9" w:rsidP="005F1CC9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Participant assignment to the different response key mapping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2520"/>
        <w:gridCol w:w="2551"/>
      </w:tblGrid>
      <w:tr w:rsidR="005F7F54" w:rsidRPr="004A6BF6" w14:paraId="61DAE6C6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0FB869BE" w14:textId="77777777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30BD5852" w14:textId="11CC94E1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inger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6AF20167" w14:textId="15DEF362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Instrumentalists</w:t>
            </w:r>
            <w:proofErr w:type="spellEnd"/>
          </w:p>
        </w:tc>
      </w:tr>
      <w:tr w:rsidR="005F7F54" w:rsidRPr="004A6BF6" w14:paraId="61E6DBE5" w14:textId="77777777" w:rsidTr="005F7F54">
        <w:tc>
          <w:tcPr>
            <w:tcW w:w="1875" w:type="dxa"/>
          </w:tcPr>
          <w:p w14:paraId="25D430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14:paraId="58684BCD" w14:textId="1ADD2843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</w:t>
            </w:r>
            <w:r w:rsidR="0057715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3430D4E9" w14:textId="37074641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5F7F54" w:rsidRPr="004A6BF6" w14:paraId="307B0B6E" w14:textId="77777777" w:rsidTr="005F7F54">
        <w:tc>
          <w:tcPr>
            <w:tcW w:w="1875" w:type="dxa"/>
          </w:tcPr>
          <w:p w14:paraId="708EC2B8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2520" w:type="dxa"/>
          </w:tcPr>
          <w:p w14:paraId="2FD10794" w14:textId="437037C8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551" w:type="dxa"/>
          </w:tcPr>
          <w:p w14:paraId="011C80A0" w14:textId="1B3CBD9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5F7F54" w:rsidRPr="004A6BF6" w14:paraId="68AA682B" w14:textId="77777777" w:rsidTr="005F7F54">
        <w:tc>
          <w:tcPr>
            <w:tcW w:w="1875" w:type="dxa"/>
          </w:tcPr>
          <w:p w14:paraId="7B723FE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2520" w:type="dxa"/>
          </w:tcPr>
          <w:p w14:paraId="690A1239" w14:textId="423DD4C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551" w:type="dxa"/>
          </w:tcPr>
          <w:p w14:paraId="426A1369" w14:textId="4C2D651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5F7F54" w:rsidRPr="004A6BF6" w14:paraId="3F4CF95F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6C6B2C6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66939C79" w14:textId="603635A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47E6B030" w14:textId="042AD44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</w:tr>
    </w:tbl>
    <w:p w14:paraId="4EF31F04" w14:textId="0E8B3BEA" w:rsidR="005F7F54" w:rsidRPr="004A6BF6" w:rsidRDefault="00830114" w:rsidP="005F7F54">
      <w:pPr>
        <w:spacing w:line="480" w:lineRule="auto"/>
        <w:rPr>
          <w:rFonts w:ascii="Times New Roman" w:hAnsi="Times New Roman" w:cs="Times New Roman"/>
          <w:bCs/>
          <w:i/>
          <w:lang w:val="en-US"/>
        </w:rPr>
      </w:pPr>
      <w:r w:rsidRPr="004A6BF6">
        <w:rPr>
          <w:rFonts w:ascii="Times New Roman" w:hAnsi="Times New Roman" w:cs="Times New Roman"/>
          <w:bCs/>
          <w:i/>
          <w:lang w:val="en-US"/>
        </w:rPr>
        <w:t xml:space="preserve">Note. </w:t>
      </w:r>
      <w:r w:rsidRPr="004A6BF6">
        <w:rPr>
          <w:rFonts w:ascii="Times New Roman" w:hAnsi="Times New Roman" w:cs="Times New Roman"/>
          <w:i/>
          <w:lang w:val="en-US"/>
        </w:rPr>
        <w:t xml:space="preserve">Participants were randomly assigned to key mappings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CB = counterbalancing condition.</w:t>
      </w:r>
    </w:p>
    <w:p w14:paraId="460FC031" w14:textId="77777777" w:rsidR="00B11ED1" w:rsidRDefault="00B11ED1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E650377" w14:textId="4CF462ED" w:rsidR="00503DAD" w:rsidRPr="004A6BF6" w:rsidRDefault="00503DAD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8E006B9" w14:textId="3EE7DC41" w:rsidR="00503DAD" w:rsidRPr="004A6BF6" w:rsidRDefault="00503DAD" w:rsidP="00503DAD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Results</w:t>
      </w:r>
    </w:p>
    <w:p w14:paraId="5FF98D3B" w14:textId="03ABE9E7" w:rsidR="00503DAD" w:rsidRPr="004A6BF6" w:rsidRDefault="00503DAD" w:rsidP="00503DAD">
      <w:pPr>
        <w:rPr>
          <w:rFonts w:ascii="Times New Roman" w:hAnsi="Times New Roman" w:cs="Times New Roman"/>
          <w:lang w:val="en-US" w:eastAsia="de-DE"/>
        </w:rPr>
      </w:pPr>
    </w:p>
    <w:p w14:paraId="4432A8EA" w14:textId="5A422F8D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7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</w:t>
      </w:r>
      <w:r w:rsidR="00034A45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S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ingers vs. </w:t>
      </w:r>
      <w:r w:rsidR="00034A45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I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nstrumentalists)</w:t>
      </w:r>
    </w:p>
    <w:p w14:paraId="7A0DEBBB" w14:textId="31CC17BA" w:rsidR="00DC2CF3" w:rsidRDefault="00DC2CF3" w:rsidP="00DC2CF3">
      <w:pPr>
        <w:rPr>
          <w:lang w:val="en-US"/>
        </w:rPr>
      </w:pPr>
      <w:r w:rsidRPr="00DC2CF3">
        <w:rPr>
          <w:noProof/>
          <w:lang w:val="en-US"/>
        </w:rPr>
        <w:drawing>
          <wp:inline distT="0" distB="0" distL="0" distR="0" wp14:anchorId="21F3AAEC" wp14:editId="548D9E91">
            <wp:extent cx="6122505" cy="1536026"/>
            <wp:effectExtent l="0" t="0" r="0" b="762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162161" cy="1545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B7172E" w14:textId="4BC1F068" w:rsidR="00DC2CF3" w:rsidRPr="00DC2CF3" w:rsidRDefault="00DC2CF3" w:rsidP="00DC2CF3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9bbc69-339f-4df8-8b52-d3522014a57d"/>
          <w:id w:val="1359850746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1In19LHsiJGlkIjoiOC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UifX1dLCJCaWJUZVhLZXkiOiJ2YW5kZW5CZXJnaF8yMDIwIi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U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U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U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ToxODoyNiIsIlByb2plY3QiOnsiJHJlZiI6IjUifX0sIlVzZU51bWJlcmluZ1R5cGVPZlBhcmVudERvY3VtZW50IjpmYWxzZX1dLCJGb3JtYXR0ZWRUZXh0Ijp7IiRpZCI6IjI2IiwiQ291bnQiOjEsIlRleHRVbml0cyI6W3siJGlkIjoiMjciLCJGb250U3R5bGUiOnsiJGlkIjoiMjgiLCJOZXV0cmFsIjp0cnVlfSwiUmVhZGluZ09yZGVyIjoxLCJUZXh0IjoidmFuIGRlbiBCZXJnaCBldCBhbC4ifV19LCJUYWciOiJDaXRhdmlQbGFjZWhvbGRlciM3NDliYmM2OS0zMzlmLTRkZjgtOGI1Mi1kMzUyMjAxNGE1N2QiLCJUZXh0IjoidmFuIGRlbiBCZXJnaCBldCBhbC4iLCJXQUlWZXJzaW9uIjoiNi4xMS4wLjAifQ=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van den Bergh et al.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 w:rsidR="007B5EB9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077868a-f3d5-4f2f-818a-67e05b641aab"/>
          <w:id w:val="1225253212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1IiwiJHR5cGUiOiJTd2lzc0FjYWRlbWljLkNpdGF2aS5Qcm9qZWN0LCBTd2lzc0FjYWRlbWljLkNpdGF2aSJ9fSx7IiRpZCI6IjY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1In19LHsiJGlkIjoiNyIsIiR0eXBlIjoiU3dpc3NBY2FkZW1pYy5DaXRhdmkuUGVyc29uLCBTd2lzc0FjYWRlbWljLkNpdGF2aSIsIkZpcnN0TmFtZSI6Ik1hYXJ0ZW4iLCJMYXN0TmFtZSI6Ik1hcnNtYW4iLCJQcm90ZWN0ZWQiOmZhbHNlLCJTZXgiOjIsIkNyZWF0ZWRCeSI6Il9DaHJpc3RpbmUgTnVzc2JhdW0iLCJDcmVhdGVkT24iOiIyMDI1LTA2LTEwVDE1OjE4OjI2IiwiTW9kaWZpZWRCeSI6Il9DaHJpc3RpbmUgTnVzc2JhdW0iLCJJZCI6ImVmOGE1ZjQ1LWRlMTktNDg0NS05MmY0LTY0NTYzY2VhNWRlNiIsIk1vZGlmaWVkT24iOiIyMDI1LTA2LTEwVDE1OjE4OjI2IiwiUHJvamVjdCI6eyIkcmVmIjoiNSJ9fSx7IiRpZCI6Ijg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UifX0seyIkaWQiOiI5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1In19LHsiJGlkIjoiMTA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1In19LHsiJGlkIjoiMTE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1In19LHsiJGlkIjoiMTI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NSJ9fSx7IiRpZCI6IjEz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UifX0seyIkaWQiOiIxNC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UifX0seyIkaWQiOiIxNS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1In19LHsiJGlkIjoiMTY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NSJ9fSx7IiRpZCI6IjE3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1In19LHsiJGlkIjoiMTg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UifX0seyIkaWQiOiIxOS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NSJ9fSx7IiRpZCI6IjIw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UifX0seyIkaWQiOiIyMS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dmFuZGVuQmVyZ2hfMjAyMCI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1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1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1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U6MTg6MjY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yMCkifV19LCJUYWciOiJDaXRhdmlQbGFjZWhvbGRlciMyMDc3ODY4YS1mM2Q1LTRmMmYtODE4YS02N2UwNWI2NDFhYWIiLCJUZXh0IjoiKDIwMjApIiwiV0FJVmVyc2lvbiI6IjYuMTEuMC4wIn0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(2020)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55197A50" w14:textId="77777777" w:rsidR="00DC2CF3" w:rsidRDefault="00DC2CF3" w:rsidP="00DC2CF3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</w:p>
    <w:p w14:paraId="1A4C701B" w14:textId="086CE853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8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</w:t>
      </w:r>
      <w:r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Professionals vs. Amateurs vs. Non-Musicians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)</w:t>
      </w:r>
    </w:p>
    <w:p w14:paraId="7EF690B8" w14:textId="6FA9B27E" w:rsidR="00DC2CF3" w:rsidRDefault="00DC2CF3" w:rsidP="00DC2CF3">
      <w:pPr>
        <w:rPr>
          <w:lang w:val="en-US"/>
        </w:rPr>
      </w:pPr>
      <w:r w:rsidRPr="00DC2CF3">
        <w:rPr>
          <w:noProof/>
          <w:lang w:val="en-US"/>
        </w:rPr>
        <w:drawing>
          <wp:inline distT="0" distB="0" distL="0" distR="0" wp14:anchorId="5C317DF6" wp14:editId="322285AC">
            <wp:extent cx="6148928" cy="1478942"/>
            <wp:effectExtent l="0" t="0" r="4445" b="698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174682" cy="1485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D28E0" w14:textId="42C19CA0" w:rsidR="007B5EB9" w:rsidRPr="00DC2CF3" w:rsidRDefault="007B5EB9" w:rsidP="007B5EB9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d680779e-a147-4385-aa40-b93bf19ec2fc"/>
          <w:id w:val="1505622027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1In19LHsiJGlkIjoiOC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UifX1dLCJCaWJUZVhLZXkiOiJ2YW5kZW5CZXJnaF8yMDIwIi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U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U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U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ToxODoyNiIsIlByb2plY3QiOnsiJHJlZiI6IjUifX0sIlVzZU51bWJlcmluZ1R5cGVPZlBhcmVudERvY3VtZW50IjpmYWxzZX1dLCJGb3JtYXR0ZWRUZXh0Ijp7IiRpZCI6IjI2IiwiQ291bnQiOjEsIlRleHRVbml0cyI6W3siJGlkIjoiMjciLCJGb250U3R5bGUiOnsiJGlkIjoiMjgiLCJOZXV0cmFsIjp0cnVlfSwiUmVhZGluZ09yZGVyIjoxLCJUZXh0IjoidmFuIGRlbiBCZXJnaCBldCBhbC4ifV19LCJUYWciOiJDaXRhdmlQbGFjZWhvbGRlciNkNjgwNzc5ZS1hMTQ3LTQzODUtYWE0MC1iOTNiZjE5ZWMyZmMiLCJUZXh0IjoidmFuIGRlbiBCZXJnaCBldCBhbC4iLCJXQUlWZXJzaW9uIjoiNi4xMS4wLjAifQ=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van den Bergh et al.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b7a98927-8092-4bf1-a714-d42ae5f94b36"/>
          <w:id w:val="678617564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1IiwiJHR5cGUiOiJTd2lzc0FjYWRlbWljLkNpdGF2aS5Qcm9qZWN0LCBTd2lzc0FjYWRlbWljLkNpdGF2aSJ9fSx7IiRpZCI6IjY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1In19LHsiJGlkIjoiNyIsIiR0eXBlIjoiU3dpc3NBY2FkZW1pYy5DaXRhdmkuUGVyc29uLCBTd2lzc0FjYWRlbWljLkNpdGF2aSIsIkZpcnN0TmFtZSI6Ik1hYXJ0ZW4iLCJMYXN0TmFtZSI6Ik1hcnNtYW4iLCJQcm90ZWN0ZWQiOmZhbHNlLCJTZXgiOjIsIkNyZWF0ZWRCeSI6Il9DaHJpc3RpbmUgTnVzc2JhdW0iLCJDcmVhdGVkT24iOiIyMDI1LTA2LTEwVDE1OjE4OjI2IiwiTW9kaWZpZWRCeSI6Il9DaHJpc3RpbmUgTnVzc2JhdW0iLCJJZCI6ImVmOGE1ZjQ1LWRlMTktNDg0NS05MmY0LTY0NTYzY2VhNWRlNiIsIk1vZGlmaWVkT24iOiIyMDI1LTA2LTEwVDE1OjE4OjI2IiwiUHJvamVjdCI6eyIkcmVmIjoiNSJ9fSx7IiRpZCI6Ijg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UifX0seyIkaWQiOiI5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1In19LHsiJGlkIjoiMTA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1In19LHsiJGlkIjoiMTE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1In19LHsiJGlkIjoiMTI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NSJ9fSx7IiRpZCI6IjEz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UifX0seyIkaWQiOiIxNC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UifX0seyIkaWQiOiIxNS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1In19LHsiJGlkIjoiMTY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NSJ9fSx7IiRpZCI6IjE3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1In19LHsiJGlkIjoiMTg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UifX0seyIkaWQiOiIxOS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NSJ9fSx7IiRpZCI6IjIw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UifX0seyIkaWQiOiIyMS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dmFuZGVuQmVyZ2hfMjAyMCI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1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1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1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U6MTg6MjY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yMCkifV19LCJUYWciOiJDaXRhdmlQbGFjZWhvbGRlciNiN2E5ODkyNy04MDkyLTRiZjEtYTcxNC1kNDJhZTVmOTRiMzYiLCJUZXh0IjoiKDIwMjApIiwiV0FJVmVyc2lvbiI6IjYuMTEuMC4wIn0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(2020)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7D3CA32A" w14:textId="77777777" w:rsidR="00DC2CF3" w:rsidRPr="00DC2CF3" w:rsidRDefault="00DC2CF3" w:rsidP="00DC2CF3">
      <w:pPr>
        <w:rPr>
          <w:lang w:val="en-US"/>
        </w:rPr>
      </w:pPr>
    </w:p>
    <w:p w14:paraId="67DFDD47" w14:textId="57CA4046" w:rsidR="00E771BE" w:rsidRPr="007B5EB9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04625E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1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7299735D" w14:textId="67349BA4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Confusion data for each Emotion for the three Morph Types</w:t>
      </w:r>
      <w:bookmarkStart w:id="1" w:name="_Hlk77335719"/>
      <w:bookmarkEnd w:id="1"/>
      <w:r w:rsidRPr="004A6BF6">
        <w:rPr>
          <w:rFonts w:ascii="Times New Roman" w:hAnsi="Times New Roman" w:cs="Times New Roman"/>
          <w:i/>
          <w:iCs/>
          <w:lang w:val="en-US"/>
        </w:rPr>
        <w:t xml:space="preserve"> – </w:t>
      </w:r>
      <w:r w:rsidR="002F2932">
        <w:rPr>
          <w:rFonts w:ascii="Times New Roman" w:hAnsi="Times New Roman" w:cs="Times New Roman"/>
          <w:i/>
          <w:iCs/>
          <w:lang w:val="en-US"/>
        </w:rPr>
        <w:t>Singers and Instrumentalists</w:t>
      </w:r>
    </w:p>
    <w:p w14:paraId="42836222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2ABCAB4F" w14:textId="0F1960C9" w:rsidR="00E771BE" w:rsidRPr="004A6BF6" w:rsidRDefault="000D10A2" w:rsidP="00AD47E8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775A9A6E" wp14:editId="0C88A50D">
            <wp:extent cx="5762622" cy="1920874"/>
            <wp:effectExtent l="0" t="0" r="0" b="38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941551" w14:textId="091F9D35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  <w:bookmarkStart w:id="2" w:name="_Hlk77335754"/>
      <w:bookmarkEnd w:id="2"/>
    </w:p>
    <w:p w14:paraId="37224E0A" w14:textId="77777777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3AAADAD" w14:textId="646C3064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04625E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2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65021B3A" w14:textId="7A80B1BD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 w:rsidR="002F2932">
        <w:rPr>
          <w:rFonts w:ascii="Times New Roman" w:hAnsi="Times New Roman" w:cs="Times New Roman"/>
          <w:i/>
          <w:iCs/>
          <w:lang w:val="en-US"/>
        </w:rPr>
        <w:t>Singers only</w:t>
      </w:r>
    </w:p>
    <w:p w14:paraId="4CAC7C6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5BA2B20B" w14:textId="7D3A09D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0337A3F" wp14:editId="5DE65E14">
            <wp:extent cx="5762622" cy="1920874"/>
            <wp:effectExtent l="0" t="0" r="0" b="381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3EDBE" w14:textId="5DCC5BD8" w:rsidR="002F2932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non-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</w:p>
    <w:p w14:paraId="1DAE8E63" w14:textId="4B47FDDB" w:rsidR="002F2932" w:rsidRPr="00DC2CF3" w:rsidRDefault="002F2932" w:rsidP="00DC2CF3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t>Figure S</w:t>
      </w:r>
      <w:r w:rsidRPr="002F2932">
        <w:rPr>
          <w:rFonts w:ascii="Times New Roman" w:hAnsi="Times New Roman" w:cs="Times New Roman"/>
          <w:b/>
          <w:lang w:val="en-US"/>
        </w:rPr>
        <w:t>3</w:t>
      </w:r>
    </w:p>
    <w:p w14:paraId="4C9929A1" w14:textId="533BF9BB" w:rsidR="002F2932" w:rsidRPr="004A6BF6" w:rsidRDefault="002F2932" w:rsidP="002F2932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>
        <w:rPr>
          <w:rFonts w:ascii="Times New Roman" w:hAnsi="Times New Roman" w:cs="Times New Roman"/>
          <w:i/>
          <w:iCs/>
          <w:lang w:val="en-US"/>
        </w:rPr>
        <w:t>Instrumentalists only</w:t>
      </w:r>
    </w:p>
    <w:p w14:paraId="2ADEF223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</w:p>
    <w:p w14:paraId="45FBEABA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90FDB24" wp14:editId="2A8E3EE1">
            <wp:extent cx="5762622" cy="1920873"/>
            <wp:effectExtent l="0" t="0" r="0" b="381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68BC62" w14:textId="77777777" w:rsidR="002F2932" w:rsidRPr="004A6BF6" w:rsidRDefault="002F2932" w:rsidP="002F2932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, averaged across non-musicians. Hap = happiness, Ple = pleasure, Fea = fear, Sad = sadness, Avg = average.</w:t>
      </w:r>
    </w:p>
    <w:p w14:paraId="0C1A08B2" w14:textId="77777777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</w:p>
    <w:p w14:paraId="7BE96A95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br w:type="page"/>
      </w:r>
    </w:p>
    <w:p w14:paraId="2474E9F6" w14:textId="71795F11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4</w:t>
      </w:r>
    </w:p>
    <w:p w14:paraId="02632580" w14:textId="55BFED8D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Music Perception </w:t>
      </w:r>
      <w:r w:rsidR="002306CB" w:rsidRPr="004A6BF6">
        <w:rPr>
          <w:rFonts w:ascii="Times New Roman" w:hAnsi="Times New Roman" w:cs="Times New Roman"/>
          <w:i/>
          <w:lang w:val="en-US"/>
        </w:rPr>
        <w:t>A</w:t>
      </w:r>
      <w:r w:rsidRPr="004A6BF6">
        <w:rPr>
          <w:rFonts w:ascii="Times New Roman" w:hAnsi="Times New Roman" w:cs="Times New Roman"/>
          <w:i/>
          <w:lang w:val="en-US"/>
        </w:rPr>
        <w:t>bilities (PROMS)</w:t>
      </w:r>
    </w:p>
    <w:p w14:paraId="71121A8A" w14:textId="2603A54C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noProof/>
          <w:lang w:val="en-US"/>
        </w:rPr>
        <w:drawing>
          <wp:inline distT="0" distB="0" distL="0" distR="0" wp14:anchorId="4CB06A3B" wp14:editId="53ACE5E9">
            <wp:extent cx="6477337" cy="518187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337" cy="5181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71C8C7" w14:textId="313CEAFA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subtests of the PROMS (Pitch, Melody, Timbre, and Rhythm) as well as the averaged performance across all subtests (</w:t>
      </w:r>
      <w:proofErr w:type="spellStart"/>
      <w:r w:rsidR="002306CB" w:rsidRPr="004A6BF6">
        <w:rPr>
          <w:rFonts w:ascii="Times New Roman" w:hAnsi="Times New Roman" w:cs="Times New Roman"/>
          <w:i/>
          <w:lang w:val="en-US"/>
        </w:rPr>
        <w:t>PROMS_Averaged</w:t>
      </w:r>
      <w:proofErr w:type="spellEnd"/>
      <w:r w:rsidR="002306CB" w:rsidRPr="004A6BF6">
        <w:rPr>
          <w:rFonts w:ascii="Times New Roman" w:hAnsi="Times New Roman" w:cs="Times New Roman"/>
          <w:i/>
          <w:lang w:val="en-US"/>
        </w:rPr>
        <w:t>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F2932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4c51518b-974a-4bd8-80ec-2cf64f3b6f9c"/>
          <w:id w:val="2131425094"/>
          <w:placeholder>
            <w:docPart w:val="004E797FFFF64D77A3947022A7486228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1QxNjoxNDo0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6F688D83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6F285C7" w14:textId="48BDE10D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5</w:t>
      </w:r>
    </w:p>
    <w:p w14:paraId="3084432C" w14:textId="6042DF42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elf-rated </w:t>
      </w:r>
      <w:r w:rsidRPr="004A6BF6">
        <w:rPr>
          <w:rFonts w:ascii="Times New Roman" w:hAnsi="Times New Roman" w:cs="Times New Roman"/>
          <w:i/>
          <w:lang w:val="en-US"/>
        </w:rPr>
        <w:t xml:space="preserve">Music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kills </w:t>
      </w:r>
      <w:r w:rsidRPr="004A6BF6">
        <w:rPr>
          <w:rFonts w:ascii="Times New Roman" w:hAnsi="Times New Roman" w:cs="Times New Roman"/>
          <w:i/>
          <w:lang w:val="en-US"/>
        </w:rPr>
        <w:t>(GOLD-MSI)</w:t>
      </w:r>
    </w:p>
    <w:p w14:paraId="3F941F5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437B2826" w14:textId="69D1DC9A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4DC874D7" wp14:editId="4AF92843">
            <wp:extent cx="6399133" cy="4517035"/>
            <wp:effectExtent l="0" t="0" r="190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9133" cy="4517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D64E2D" w14:textId="39F1DD27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</w:t>
      </w:r>
      <w:proofErr w:type="spellStart"/>
      <w:r w:rsidR="002306CB" w:rsidRPr="004A6BF6">
        <w:rPr>
          <w:rFonts w:ascii="Times New Roman" w:hAnsi="Times New Roman" w:cs="Times New Roman"/>
          <w:i/>
          <w:lang w:val="en-US"/>
        </w:rPr>
        <w:t>subscores</w:t>
      </w:r>
      <w:proofErr w:type="spellEnd"/>
      <w:r w:rsidR="002306CB" w:rsidRPr="004A6BF6">
        <w:rPr>
          <w:rFonts w:ascii="Times New Roman" w:hAnsi="Times New Roman" w:cs="Times New Roman"/>
          <w:i/>
          <w:lang w:val="en-US"/>
        </w:rPr>
        <w:t xml:space="preserve"> of the Gold-MSI (Active, Perception, Singing, Emotion, and Education) as well as the General Music Education score (General ME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e6110c3-d475-4d5f-94c6-72d06a451602"/>
          <w:id w:val="-1994174456"/>
          <w:placeholder>
            <w:docPart w:val="B77A800C9E3F49EB98FC9F60CB9D18F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1QxNjoxNDo0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hlNjExMGMzLWQ0NzUtNGQ1Zi05NGM2LTcyZDA2YTQ1MTYwMi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369872D2" w14:textId="04F75ABF" w:rsidR="00B255E1" w:rsidRPr="004A6BF6" w:rsidRDefault="00B255E1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lang w:val="en-US"/>
        </w:rPr>
        <w:br w:type="page"/>
      </w:r>
    </w:p>
    <w:p w14:paraId="36179716" w14:textId="1D96B064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lastRenderedPageBreak/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9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rrelations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2644D0" w14:paraId="5C1FD2AB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66DC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E338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proofErr w:type="spellStart"/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  <w:proofErr w:type="spellEnd"/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1B796B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0DBA5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B2657D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EC23A1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D122F6" w:rsidRPr="002644D0" w14:paraId="48823C14" w14:textId="77777777" w:rsidTr="00D122F6">
        <w:trPr>
          <w:trHeight w:val="223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1DBA3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B3DD2C" w14:textId="08D4E110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8BC79" w14:textId="250D2C3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7 (.14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A33F7A" w14:textId="646D721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9 (.017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C71D23" w14:textId="399417A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3 (.05</w:t>
            </w:r>
            <w:r w:rsidR="00034A45">
              <w:rPr>
                <w:rFonts w:cs="Times New Roman"/>
                <w:sz w:val="21"/>
                <w:szCs w:val="21"/>
                <w:lang w:val="en-US"/>
              </w:rPr>
              <w:t>0</w:t>
            </w:r>
            <w:r w:rsidRPr="005D3A47">
              <w:rPr>
                <w:rFonts w:cs="Times New Roman"/>
                <w:sz w:val="21"/>
                <w:szCs w:val="21"/>
                <w:lang w:val="en-US"/>
              </w:rPr>
              <w:t>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B59E2E" w14:textId="3802DED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8 (.002)</w:t>
            </w:r>
          </w:p>
        </w:tc>
      </w:tr>
      <w:tr w:rsidR="00D122F6" w:rsidRPr="002644D0" w14:paraId="5DB389F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79E5C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931A1F" w14:textId="024BC1E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DE3EA" w14:textId="2FADB017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4 (.21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FD5AE0" w14:textId="53A5D23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7 (.022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43F89" w14:textId="23C8C427" w:rsidR="00D122F6" w:rsidRPr="00034A45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034A45">
              <w:rPr>
                <w:rFonts w:cs="Times New Roman"/>
                <w:sz w:val="21"/>
                <w:szCs w:val="21"/>
                <w:lang w:val="en-US"/>
              </w:rPr>
              <w:t>.23 (.0</w:t>
            </w:r>
            <w:r w:rsidR="00034A45" w:rsidRPr="00034A45">
              <w:rPr>
                <w:rFonts w:cs="Times New Roman"/>
                <w:sz w:val="21"/>
                <w:szCs w:val="21"/>
                <w:lang w:val="en-US"/>
              </w:rPr>
              <w:t>50</w:t>
            </w:r>
            <w:r w:rsidRPr="00034A45">
              <w:rPr>
                <w:rFonts w:cs="Times New Roman"/>
                <w:sz w:val="21"/>
                <w:szCs w:val="21"/>
                <w:lang w:val="en-US"/>
              </w:rPr>
              <w:t>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61D6D" w14:textId="293E307B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1 (.009)</w:t>
            </w:r>
          </w:p>
        </w:tc>
      </w:tr>
      <w:tr w:rsidR="00D122F6" w:rsidRPr="002644D0" w14:paraId="5DA21245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428A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29899" w14:textId="33F08FA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451812" w14:textId="54078B0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6 (.18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9595C" w14:textId="5C342B9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5EAB4" w14:textId="424A26B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4 (.044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29AB6B" w14:textId="04BAF66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2 (.008)</w:t>
            </w:r>
          </w:p>
        </w:tc>
      </w:tr>
      <w:tr w:rsidR="00D122F6" w:rsidRPr="002644D0" w14:paraId="5796138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A3B836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CDEAC9B" w14:textId="6CDF003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2 (.05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90B0F8" w14:textId="213C9E7E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2 (.30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AE1DAE9" w14:textId="6224E9D3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08 (.4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97D4B0" w14:textId="3BB249F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0 (.352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CC75F0C" w14:textId="458A0C0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5 (.039)</w:t>
            </w:r>
          </w:p>
        </w:tc>
      </w:tr>
    </w:tbl>
    <w:p w14:paraId="13018DF7" w14:textId="49215983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bookmarkStart w:id="3" w:name="_Hlk117172981"/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. p-values of Tables S</w:t>
      </w:r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>9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–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1</w:t>
      </w:r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>2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sz w:val="24"/>
            <w:szCs w:val="24"/>
            <w:lang w:val="en-US"/>
          </w:rPr>
          <w:alias w:val="To edit, see citavi.com/edit"/>
          <w:tag w:val="CitaviPlaceholder#eb908fd6-3c7d-484c-a809-85dd0d30af13"/>
          <w:id w:val="1666665073"/>
          <w:placeholder>
            <w:docPart w:val="1C84220744D64DE2A8124FC6F7335727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1QxNjoxNDo0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end"/>
          </w:r>
        </w:sdtContent>
      </w:sdt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 xml:space="preserve">. Table S9 is identical with Table 3 from the manuscript. </w:t>
      </w:r>
    </w:p>
    <w:bookmarkEnd w:id="3"/>
    <w:p w14:paraId="5D109EB6" w14:textId="48509DE0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10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ntrolled for musical </w:t>
      </w:r>
      <w:r w:rsidR="00CE6D6D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education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2644D0" w14:paraId="69405241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29C99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28995A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  <w:proofErr w:type="spellEnd"/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8FDB34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914A3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F97446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EE9112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C41E9A" w:rsidRPr="002644D0" w14:paraId="5FC3D3A6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064F9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E8ABD" w14:textId="3BD9F5F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8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D25D1" w14:textId="45842DDA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07C65" w14:textId="7D10611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7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114BE" w14:textId="170A4D8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6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5A625" w14:textId="75A019D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6 (.003)</w:t>
            </w:r>
          </w:p>
        </w:tc>
      </w:tr>
      <w:tr w:rsidR="00C41E9A" w:rsidRPr="002644D0" w14:paraId="7665C09C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B6AF5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3292C" w14:textId="33BD779E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5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53AD" w14:textId="7ADFD4E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4 (.21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9F3C2" w14:textId="786A6FE5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8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92021" w14:textId="014DCA1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3 (.05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9D35" w14:textId="1A0D1D46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359EE12F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1004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2404C" w14:textId="06A2CA6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9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96B17" w14:textId="77F720B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E3623" w14:textId="2653A6C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4 (.006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F9BF5" w14:textId="204F23E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4 (.05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EC52B" w14:textId="0428CA8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5D897CC3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318FDB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689ED9" w14:textId="2E3BC1B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8 (.12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A2BFF3" w14:textId="5EAF104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503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AAB44E" w14:textId="7232844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5 (.6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3E4E2" w14:textId="17215AA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499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00960F" w14:textId="2BEEEE3F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2)</w:t>
            </w:r>
          </w:p>
        </w:tc>
      </w:tr>
    </w:tbl>
    <w:p w14:paraId="10FAFFF2" w14:textId="7218D239" w:rsidR="00C41E9A" w:rsidRPr="00CE6D6D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.</w:t>
      </w:r>
    </w:p>
    <w:p w14:paraId="350484D2" w14:textId="467B4544" w:rsidR="00B255E1" w:rsidRPr="00C41E9A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11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rrelation</w:t>
      </w:r>
      <w:r w:rsidR="00C41E9A">
        <w:rPr>
          <w:rFonts w:ascii="Times New Roman" w:hAnsi="Times New Roman" w:cs="Times New Roman"/>
          <w:b/>
          <w:i/>
          <w:color w:val="000000" w:themeColor="text1"/>
          <w:lang w:val="en-US"/>
        </w:rPr>
        <w:t>s</w:t>
      </w:r>
    </w:p>
    <w:tbl>
      <w:tblPr>
        <w:tblW w:w="10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276"/>
        <w:gridCol w:w="1559"/>
        <w:gridCol w:w="1418"/>
        <w:gridCol w:w="1276"/>
      </w:tblGrid>
      <w:tr w:rsidR="00B255E1" w:rsidRPr="002644D0" w14:paraId="1DD06B2C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1368B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4B4423" w14:textId="1060B18E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81EFF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0BE0D81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CEA4A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Musical Trainin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8F5A4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875E2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343B3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CE6D6D" w:rsidRPr="002644D0" w14:paraId="6BCBB475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47D5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4C8FD7" w14:textId="3839565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5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3726A9" w14:textId="1759D03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 (.35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D30F77" w14:textId="3B44707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6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051B8D" w14:textId="7793F6C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21 (.05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FEC975" w14:textId="08019E08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8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839A84" w14:textId="59CD301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36)</w:t>
            </w:r>
          </w:p>
        </w:tc>
      </w:tr>
      <w:tr w:rsidR="00CE6D6D" w:rsidRPr="002644D0" w14:paraId="2ED59A7C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EC1C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CAE89" w14:textId="0FA9092B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748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3098BB" w14:textId="187E002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2 (.26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036DF" w14:textId="58AFF34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1 (.93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25C2EF" w14:textId="52A92CA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6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40DF5" w14:textId="5B329D2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49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88669D" w14:textId="2A6C9FC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816)</w:t>
            </w:r>
          </w:p>
        </w:tc>
      </w:tr>
      <w:tr w:rsidR="00CE6D6D" w:rsidRPr="002644D0" w14:paraId="589571ED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44DDA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7B96FB" w14:textId="44CDB77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6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C25E0" w14:textId="6FCF1D3A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3 (.76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5E49C" w14:textId="7FE659E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30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FED2B" w14:textId="1886E42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FA62D0" w14:textId="3490840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5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D9763" w14:textId="79AF3D45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188)</w:t>
            </w:r>
          </w:p>
        </w:tc>
      </w:tr>
      <w:tr w:rsidR="00CE6D6D" w:rsidRPr="002644D0" w14:paraId="063B4A9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407D71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D1961EB" w14:textId="54896681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05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CE569A" w14:textId="2693BA4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1 (.31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DD30CE" w14:textId="2A69360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7A62706" w14:textId="5C85B1C8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</w:t>
            </w:r>
            <w:r w:rsidR="00034A45">
              <w:rPr>
                <w:rFonts w:ascii="Times New Roman" w:hAnsi="Times New Roman" w:cs="Times New Roman"/>
                <w:lang w:val="en-US"/>
              </w:rPr>
              <w:t>4</w:t>
            </w:r>
            <w:r w:rsidRPr="005D3A47">
              <w:rPr>
                <w:rFonts w:ascii="Times New Roman" w:hAnsi="Times New Roman" w:cs="Times New Roman"/>
                <w:lang w:val="en-US"/>
              </w:rPr>
              <w:t xml:space="preserve"> (.19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34095D" w14:textId="69EED11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8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3581C1D" w14:textId="4D04C08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70)</w:t>
            </w:r>
          </w:p>
        </w:tc>
      </w:tr>
    </w:tbl>
    <w:p w14:paraId="3D57B8C4" w14:textId="1298435F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0FCA58AD" w14:textId="34629664" w:rsidR="00B255E1" w:rsidRPr="00CE6D6D" w:rsidRDefault="00B255E1" w:rsidP="00CE6D6D">
      <w:pPr>
        <w:suppressAutoHyphens w:val="0"/>
        <w:rPr>
          <w:rFonts w:ascii="Times New Roman" w:hAnsi="Times New Roman" w:cs="Times New Roman"/>
          <w:b/>
          <w:iCs/>
          <w:color w:val="000000" w:themeColor="text1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1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2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ntrolled for musical training</w:t>
      </w:r>
    </w:p>
    <w:tbl>
      <w:tblPr>
        <w:tblW w:w="878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559"/>
        <w:gridCol w:w="1418"/>
        <w:gridCol w:w="1276"/>
      </w:tblGrid>
      <w:tr w:rsidR="00B255E1" w:rsidRPr="002644D0" w14:paraId="7FEE1B44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DE23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BCBC49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9027F7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675A1AB3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572B0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1B4786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93A358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D122F6" w:rsidRPr="002644D0" w14:paraId="183478F6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8F7A9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620741" w14:textId="13A4D4CC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BD2201" w14:textId="3215ADFD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6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9C29C" w14:textId="6AF712AE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9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BA6A7" w14:textId="1579538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9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50F30" w14:textId="106DA5B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</w:tr>
      <w:tr w:rsidR="00D122F6" w:rsidRPr="002644D0" w14:paraId="2F855B6F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124A6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B7BF63" w14:textId="3B836B9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6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5EC97" w14:textId="5D415E7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4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967261" w14:textId="4102A8D2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3 (.53</w:t>
            </w:r>
            <w:r w:rsidR="00034A45">
              <w:rPr>
                <w:rFonts w:ascii="Times New Roman" w:hAnsi="Times New Roman" w:cs="Times New Roman"/>
                <w:lang w:val="en-US"/>
              </w:rPr>
              <w:t>4</w:t>
            </w:r>
            <w:r w:rsidRPr="005D3A4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EC237" w14:textId="53D7881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5D7CB1" w14:textId="601EF17F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2 (.829)</w:t>
            </w:r>
          </w:p>
        </w:tc>
      </w:tr>
      <w:tr w:rsidR="00D122F6" w:rsidRPr="002644D0" w14:paraId="29B721B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16F97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F2CB85" w14:textId="552527C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6 (.50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69B15" w14:textId="3EB83C41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6 (.71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21A24" w14:textId="528DD7E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1BF14" w14:textId="4FFE286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5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2C409A" w14:textId="59BCD1D8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509)</w:t>
            </w:r>
          </w:p>
        </w:tc>
      </w:tr>
      <w:tr w:rsidR="00D122F6" w:rsidRPr="002644D0" w14:paraId="2854A263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957E83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F234C4C" w14:textId="66560297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9 (.62</w:t>
            </w:r>
            <w:r w:rsidR="00034A45">
              <w:rPr>
                <w:rFonts w:ascii="Times New Roman" w:hAnsi="Times New Roman" w:cs="Times New Roman"/>
                <w:lang w:val="en-US"/>
              </w:rPr>
              <w:t>7</w:t>
            </w:r>
            <w:r w:rsidRPr="005D3A4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32B7E1" w14:textId="53DC187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21 (.509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DEE027" w14:textId="2A9A0DD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149F802" w14:textId="20C56FB5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5 (.73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BC3547" w14:textId="3309DDC2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7 (.627)</w:t>
            </w:r>
          </w:p>
        </w:tc>
      </w:tr>
    </w:tbl>
    <w:p w14:paraId="48B12BA4" w14:textId="3A3B120C" w:rsidR="00CE6D6D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VER = Vocal Emotion Recognition performance. </w:t>
      </w:r>
    </w:p>
    <w:p w14:paraId="07302F14" w14:textId="77777777" w:rsidR="00CE6D6D" w:rsidRDefault="00CE6D6D">
      <w:pPr>
        <w:suppressAutoHyphens w:val="0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br w:type="page"/>
      </w:r>
    </w:p>
    <w:p w14:paraId="32D3F01E" w14:textId="66C7049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3</w:t>
      </w:r>
    </w:p>
    <w:p w14:paraId="07AF8FA2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ost-hoc tests on the AQ for professionals vs. non-musicians </w:t>
      </w:r>
    </w:p>
    <w:tbl>
      <w:tblPr>
        <w:tblStyle w:val="Tabellenraster"/>
        <w:tblW w:w="92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108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08F86CBA" w14:textId="77777777" w:rsidTr="00493363">
        <w:tc>
          <w:tcPr>
            <w:tcW w:w="2093" w:type="dxa"/>
            <w:gridSpan w:val="2"/>
          </w:tcPr>
          <w:p w14:paraId="7526006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DEB80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A2620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</w:tcPr>
          <w:p w14:paraId="169741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3C4CD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003511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4A4BB434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54D13A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FD6236F" w14:textId="77777777" w:rsidTr="00493363">
        <w:tc>
          <w:tcPr>
            <w:tcW w:w="2093" w:type="dxa"/>
            <w:gridSpan w:val="2"/>
            <w:tcBorders>
              <w:bottom w:val="single" w:sz="4" w:space="0" w:color="auto"/>
            </w:tcBorders>
          </w:tcPr>
          <w:p w14:paraId="3D6FDAB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7273C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756803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C82867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566D690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E6438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5D918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48E3D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EC50AC5" w14:textId="77777777" w:rsidTr="00493363">
        <w:tc>
          <w:tcPr>
            <w:tcW w:w="2093" w:type="dxa"/>
            <w:gridSpan w:val="2"/>
            <w:tcBorders>
              <w:top w:val="single" w:sz="4" w:space="0" w:color="auto"/>
            </w:tcBorders>
          </w:tcPr>
          <w:p w14:paraId="451A27B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771D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56D71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2AB1C6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96D42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F9E2E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25F4FB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D81FC9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2A1EAFBE" w14:textId="77777777" w:rsidTr="00493363">
        <w:tc>
          <w:tcPr>
            <w:tcW w:w="1985" w:type="dxa"/>
          </w:tcPr>
          <w:p w14:paraId="783B0B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384" w:type="dxa"/>
            <w:gridSpan w:val="2"/>
          </w:tcPr>
          <w:p w14:paraId="0C32F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19A5DC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0B177DC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1F4208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83</w:t>
            </w:r>
          </w:p>
        </w:tc>
        <w:tc>
          <w:tcPr>
            <w:tcW w:w="708" w:type="dxa"/>
          </w:tcPr>
          <w:p w14:paraId="433BA7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4</w:t>
            </w:r>
          </w:p>
        </w:tc>
        <w:tc>
          <w:tcPr>
            <w:tcW w:w="1843" w:type="dxa"/>
          </w:tcPr>
          <w:p w14:paraId="629F4019" w14:textId="165B71F9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4 [-0.82, 0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]</w:t>
            </w:r>
          </w:p>
        </w:tc>
        <w:tc>
          <w:tcPr>
            <w:tcW w:w="533" w:type="dxa"/>
          </w:tcPr>
          <w:p w14:paraId="126AE6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8DA6201" w14:textId="77777777" w:rsidTr="00493363">
        <w:tc>
          <w:tcPr>
            <w:tcW w:w="2093" w:type="dxa"/>
            <w:gridSpan w:val="2"/>
          </w:tcPr>
          <w:p w14:paraId="7648CC2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Detail</w:t>
            </w:r>
          </w:p>
        </w:tc>
        <w:tc>
          <w:tcPr>
            <w:tcW w:w="1276" w:type="dxa"/>
          </w:tcPr>
          <w:p w14:paraId="61CD2D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17504F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7F18CB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2</w:t>
            </w:r>
          </w:p>
        </w:tc>
        <w:tc>
          <w:tcPr>
            <w:tcW w:w="723" w:type="dxa"/>
          </w:tcPr>
          <w:p w14:paraId="7539BD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87</w:t>
            </w:r>
          </w:p>
        </w:tc>
        <w:tc>
          <w:tcPr>
            <w:tcW w:w="708" w:type="dxa"/>
          </w:tcPr>
          <w:p w14:paraId="4325B9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8</w:t>
            </w:r>
          </w:p>
        </w:tc>
        <w:tc>
          <w:tcPr>
            <w:tcW w:w="1843" w:type="dxa"/>
          </w:tcPr>
          <w:p w14:paraId="195C4D2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6 [0.09, 1.01]</w:t>
            </w:r>
          </w:p>
        </w:tc>
        <w:tc>
          <w:tcPr>
            <w:tcW w:w="533" w:type="dxa"/>
          </w:tcPr>
          <w:p w14:paraId="0509179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7EB82EE9" w14:textId="77777777" w:rsidTr="00493363">
        <w:tc>
          <w:tcPr>
            <w:tcW w:w="2093" w:type="dxa"/>
            <w:gridSpan w:val="2"/>
          </w:tcPr>
          <w:p w14:paraId="7CEEA70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</w:p>
        </w:tc>
        <w:tc>
          <w:tcPr>
            <w:tcW w:w="1276" w:type="dxa"/>
          </w:tcPr>
          <w:p w14:paraId="6A8A18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ED8BF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6C2751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32</w:t>
            </w:r>
          </w:p>
        </w:tc>
        <w:tc>
          <w:tcPr>
            <w:tcW w:w="723" w:type="dxa"/>
          </w:tcPr>
          <w:p w14:paraId="3B6165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08</w:t>
            </w:r>
          </w:p>
        </w:tc>
        <w:tc>
          <w:tcPr>
            <w:tcW w:w="708" w:type="dxa"/>
          </w:tcPr>
          <w:p w14:paraId="2271E8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4</w:t>
            </w:r>
          </w:p>
        </w:tc>
        <w:tc>
          <w:tcPr>
            <w:tcW w:w="1843" w:type="dxa"/>
          </w:tcPr>
          <w:p w14:paraId="06EE68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5, -0.08]</w:t>
            </w:r>
          </w:p>
        </w:tc>
        <w:tc>
          <w:tcPr>
            <w:tcW w:w="533" w:type="dxa"/>
          </w:tcPr>
          <w:p w14:paraId="033E0E5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4F9BCBA2" w14:textId="77777777" w:rsidTr="00493363">
        <w:tc>
          <w:tcPr>
            <w:tcW w:w="2093" w:type="dxa"/>
            <w:gridSpan w:val="2"/>
          </w:tcPr>
          <w:p w14:paraId="7AEC99A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Skills</w:t>
            </w:r>
          </w:p>
        </w:tc>
        <w:tc>
          <w:tcPr>
            <w:tcW w:w="1276" w:type="dxa"/>
          </w:tcPr>
          <w:p w14:paraId="61CF99E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7450CF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5B26B0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25</w:t>
            </w:r>
          </w:p>
        </w:tc>
        <w:tc>
          <w:tcPr>
            <w:tcW w:w="723" w:type="dxa"/>
          </w:tcPr>
          <w:p w14:paraId="7654C39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40</w:t>
            </w:r>
          </w:p>
        </w:tc>
        <w:tc>
          <w:tcPr>
            <w:tcW w:w="708" w:type="dxa"/>
          </w:tcPr>
          <w:p w14:paraId="2CDFB9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8</w:t>
            </w:r>
          </w:p>
        </w:tc>
        <w:tc>
          <w:tcPr>
            <w:tcW w:w="1843" w:type="dxa"/>
          </w:tcPr>
          <w:p w14:paraId="1DD712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7, -0.06]</w:t>
            </w:r>
          </w:p>
        </w:tc>
        <w:tc>
          <w:tcPr>
            <w:tcW w:w="533" w:type="dxa"/>
          </w:tcPr>
          <w:p w14:paraId="5EE9EFA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9F5CC49" w14:textId="77777777" w:rsidTr="00493363">
        <w:tc>
          <w:tcPr>
            <w:tcW w:w="2093" w:type="dxa"/>
            <w:gridSpan w:val="2"/>
          </w:tcPr>
          <w:p w14:paraId="26DFEA4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772AA8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3A982E6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7B3A0E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7D5683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3</w:t>
            </w:r>
          </w:p>
        </w:tc>
        <w:tc>
          <w:tcPr>
            <w:tcW w:w="708" w:type="dxa"/>
          </w:tcPr>
          <w:p w14:paraId="7B11B5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5</w:t>
            </w:r>
          </w:p>
        </w:tc>
        <w:tc>
          <w:tcPr>
            <w:tcW w:w="1843" w:type="dxa"/>
          </w:tcPr>
          <w:p w14:paraId="7170E6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9, 0.13]</w:t>
            </w:r>
          </w:p>
        </w:tc>
        <w:tc>
          <w:tcPr>
            <w:tcW w:w="533" w:type="dxa"/>
          </w:tcPr>
          <w:p w14:paraId="1348C6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6BD9614" w14:textId="77777777" w:rsidTr="00493363">
        <w:tc>
          <w:tcPr>
            <w:tcW w:w="2093" w:type="dxa"/>
            <w:gridSpan w:val="2"/>
          </w:tcPr>
          <w:p w14:paraId="15AB0E2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5E4A84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6BC6FB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4B99F7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5</w:t>
            </w:r>
          </w:p>
        </w:tc>
        <w:tc>
          <w:tcPr>
            <w:tcW w:w="723" w:type="dxa"/>
          </w:tcPr>
          <w:p w14:paraId="6CA81CD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92</w:t>
            </w:r>
          </w:p>
        </w:tc>
        <w:tc>
          <w:tcPr>
            <w:tcW w:w="708" w:type="dxa"/>
          </w:tcPr>
          <w:p w14:paraId="08666F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85</w:t>
            </w:r>
          </w:p>
        </w:tc>
        <w:tc>
          <w:tcPr>
            <w:tcW w:w="1843" w:type="dxa"/>
          </w:tcPr>
          <w:p w14:paraId="5CCB434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2 [-0.89, 0.06]</w:t>
            </w:r>
          </w:p>
        </w:tc>
        <w:tc>
          <w:tcPr>
            <w:tcW w:w="533" w:type="dxa"/>
          </w:tcPr>
          <w:p w14:paraId="7CE13510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861A3FC" w14:textId="77777777" w:rsidTr="00493363">
        <w:tc>
          <w:tcPr>
            <w:tcW w:w="2093" w:type="dxa"/>
            <w:gridSpan w:val="2"/>
          </w:tcPr>
          <w:p w14:paraId="123373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witching</w:t>
            </w:r>
            <w:proofErr w:type="spellEnd"/>
          </w:p>
        </w:tc>
        <w:tc>
          <w:tcPr>
            <w:tcW w:w="1276" w:type="dxa"/>
          </w:tcPr>
          <w:p w14:paraId="5AE007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5F903A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3B2A73C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3</w:t>
            </w:r>
          </w:p>
        </w:tc>
        <w:tc>
          <w:tcPr>
            <w:tcW w:w="723" w:type="dxa"/>
          </w:tcPr>
          <w:p w14:paraId="66A84A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5</w:t>
            </w:r>
          </w:p>
        </w:tc>
        <w:tc>
          <w:tcPr>
            <w:tcW w:w="708" w:type="dxa"/>
          </w:tcPr>
          <w:p w14:paraId="613437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8</w:t>
            </w:r>
          </w:p>
        </w:tc>
        <w:tc>
          <w:tcPr>
            <w:tcW w:w="1843" w:type="dxa"/>
          </w:tcPr>
          <w:p w14:paraId="2B4734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8, 0.13]</w:t>
            </w:r>
          </w:p>
        </w:tc>
        <w:tc>
          <w:tcPr>
            <w:tcW w:w="533" w:type="dxa"/>
          </w:tcPr>
          <w:p w14:paraId="65ACFC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763A123B" w14:textId="600E98FD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0A514CD7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CDA4D2F" w14:textId="4385B8DB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4</w:t>
      </w:r>
    </w:p>
    <w:p w14:paraId="4DCFBF58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25A4934F" w14:textId="77777777" w:rsidTr="00CE6D6D">
        <w:tc>
          <w:tcPr>
            <w:tcW w:w="2093" w:type="dxa"/>
          </w:tcPr>
          <w:p w14:paraId="35EC6072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83CC83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D98E7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B3A622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</w:tcPr>
          <w:p w14:paraId="69D59CC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2ED951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2F7CFEF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694E8712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04A0BDF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71682C9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35B40AB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70C50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892EE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FD9EE9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26A4304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3DC66C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395F1A5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0812FE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1F075689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5A42DC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67C7C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30BCC7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52CCC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329F23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E16D5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CF7B53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75F04E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2E8ADBBE" w14:textId="77777777" w:rsidTr="00CE6D6D">
        <w:tc>
          <w:tcPr>
            <w:tcW w:w="2093" w:type="dxa"/>
          </w:tcPr>
          <w:p w14:paraId="778F79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5642368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453291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.73 (7.40)</w:t>
            </w:r>
          </w:p>
        </w:tc>
        <w:tc>
          <w:tcPr>
            <w:tcW w:w="837" w:type="dxa"/>
          </w:tcPr>
          <w:p w14:paraId="400913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2</w:t>
            </w:r>
          </w:p>
        </w:tc>
        <w:tc>
          <w:tcPr>
            <w:tcW w:w="723" w:type="dxa"/>
          </w:tcPr>
          <w:p w14:paraId="37323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7</w:t>
            </w:r>
          </w:p>
        </w:tc>
        <w:tc>
          <w:tcPr>
            <w:tcW w:w="708" w:type="dxa"/>
          </w:tcPr>
          <w:p w14:paraId="1BD62F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8</w:t>
            </w:r>
          </w:p>
        </w:tc>
        <w:tc>
          <w:tcPr>
            <w:tcW w:w="1843" w:type="dxa"/>
          </w:tcPr>
          <w:p w14:paraId="02FBBF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2 [-0.91, -0.14]</w:t>
            </w:r>
          </w:p>
        </w:tc>
        <w:tc>
          <w:tcPr>
            <w:tcW w:w="533" w:type="dxa"/>
          </w:tcPr>
          <w:p w14:paraId="0EE97DC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3C43960C" w14:textId="77777777" w:rsidTr="00CE6D6D">
        <w:tc>
          <w:tcPr>
            <w:tcW w:w="2093" w:type="dxa"/>
          </w:tcPr>
          <w:p w14:paraId="201CC51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Detail</w:t>
            </w:r>
          </w:p>
        </w:tc>
        <w:tc>
          <w:tcPr>
            <w:tcW w:w="1276" w:type="dxa"/>
          </w:tcPr>
          <w:p w14:paraId="0AC1DE9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4A86366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1 (2.42)</w:t>
            </w:r>
          </w:p>
        </w:tc>
        <w:tc>
          <w:tcPr>
            <w:tcW w:w="837" w:type="dxa"/>
          </w:tcPr>
          <w:p w14:paraId="19E0FF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1</w:t>
            </w:r>
          </w:p>
        </w:tc>
        <w:tc>
          <w:tcPr>
            <w:tcW w:w="723" w:type="dxa"/>
          </w:tcPr>
          <w:p w14:paraId="67A591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8.61</w:t>
            </w:r>
          </w:p>
        </w:tc>
        <w:tc>
          <w:tcPr>
            <w:tcW w:w="708" w:type="dxa"/>
          </w:tcPr>
          <w:p w14:paraId="55C8FE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35</w:t>
            </w:r>
          </w:p>
        </w:tc>
        <w:tc>
          <w:tcPr>
            <w:tcW w:w="1843" w:type="dxa"/>
          </w:tcPr>
          <w:p w14:paraId="1AD96B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4 [-0.46, 0.37]</w:t>
            </w:r>
          </w:p>
        </w:tc>
        <w:tc>
          <w:tcPr>
            <w:tcW w:w="533" w:type="dxa"/>
          </w:tcPr>
          <w:p w14:paraId="21FE851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8D640DB" w14:textId="77777777" w:rsidTr="00CE6D6D">
        <w:tc>
          <w:tcPr>
            <w:tcW w:w="2093" w:type="dxa"/>
          </w:tcPr>
          <w:p w14:paraId="07E01F0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</w:p>
        </w:tc>
        <w:tc>
          <w:tcPr>
            <w:tcW w:w="1276" w:type="dxa"/>
          </w:tcPr>
          <w:p w14:paraId="3C133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79D15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2 (6.49)</w:t>
            </w:r>
          </w:p>
        </w:tc>
        <w:tc>
          <w:tcPr>
            <w:tcW w:w="837" w:type="dxa"/>
          </w:tcPr>
          <w:p w14:paraId="704D2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90</w:t>
            </w:r>
          </w:p>
        </w:tc>
        <w:tc>
          <w:tcPr>
            <w:tcW w:w="723" w:type="dxa"/>
          </w:tcPr>
          <w:p w14:paraId="5B6854D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1.8</w:t>
            </w:r>
          </w:p>
        </w:tc>
        <w:tc>
          <w:tcPr>
            <w:tcW w:w="708" w:type="dxa"/>
          </w:tcPr>
          <w:p w14:paraId="4C8CE3D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40CF64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0.97, -0.18]</w:t>
            </w:r>
          </w:p>
        </w:tc>
        <w:tc>
          <w:tcPr>
            <w:tcW w:w="533" w:type="dxa"/>
          </w:tcPr>
          <w:p w14:paraId="10521A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0BD2E2A4" w14:textId="77777777" w:rsidTr="00CE6D6D">
        <w:tc>
          <w:tcPr>
            <w:tcW w:w="2093" w:type="dxa"/>
          </w:tcPr>
          <w:p w14:paraId="0E82DB8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Skills</w:t>
            </w:r>
          </w:p>
        </w:tc>
        <w:tc>
          <w:tcPr>
            <w:tcW w:w="1276" w:type="dxa"/>
          </w:tcPr>
          <w:p w14:paraId="4D2C152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2F33FD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2.49)</w:t>
            </w:r>
          </w:p>
        </w:tc>
        <w:tc>
          <w:tcPr>
            <w:tcW w:w="837" w:type="dxa"/>
          </w:tcPr>
          <w:p w14:paraId="788319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36</w:t>
            </w:r>
          </w:p>
        </w:tc>
        <w:tc>
          <w:tcPr>
            <w:tcW w:w="723" w:type="dxa"/>
          </w:tcPr>
          <w:p w14:paraId="587A2C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8</w:t>
            </w:r>
          </w:p>
        </w:tc>
        <w:tc>
          <w:tcPr>
            <w:tcW w:w="708" w:type="dxa"/>
          </w:tcPr>
          <w:p w14:paraId="6213625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1843" w:type="dxa"/>
          </w:tcPr>
          <w:p w14:paraId="1CB0A4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5 [-1.03, -0.26]</w:t>
            </w:r>
          </w:p>
        </w:tc>
        <w:tc>
          <w:tcPr>
            <w:tcW w:w="533" w:type="dxa"/>
          </w:tcPr>
          <w:p w14:paraId="3F9D2CF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20EAE67E" w14:textId="77777777" w:rsidTr="00CE6D6D">
        <w:tc>
          <w:tcPr>
            <w:tcW w:w="2093" w:type="dxa"/>
          </w:tcPr>
          <w:p w14:paraId="344D581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1638374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05AD73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837" w:type="dxa"/>
          </w:tcPr>
          <w:p w14:paraId="6A47788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52E838D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42</w:t>
            </w:r>
          </w:p>
        </w:tc>
        <w:tc>
          <w:tcPr>
            <w:tcW w:w="708" w:type="dxa"/>
          </w:tcPr>
          <w:p w14:paraId="31D9BA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3</w:t>
            </w:r>
          </w:p>
        </w:tc>
        <w:tc>
          <w:tcPr>
            <w:tcW w:w="1843" w:type="dxa"/>
          </w:tcPr>
          <w:p w14:paraId="08C8D0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8 [-0.78, 0.02]</w:t>
            </w:r>
          </w:p>
        </w:tc>
        <w:tc>
          <w:tcPr>
            <w:tcW w:w="533" w:type="dxa"/>
          </w:tcPr>
          <w:p w14:paraId="1AE366C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19300E0" w14:textId="77777777" w:rsidTr="00CE6D6D">
        <w:tc>
          <w:tcPr>
            <w:tcW w:w="2093" w:type="dxa"/>
          </w:tcPr>
          <w:p w14:paraId="6E992F7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05BEAAD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7EACE660" w14:textId="4D3009BD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37" w:type="dxa"/>
          </w:tcPr>
          <w:p w14:paraId="4A0EDC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57</w:t>
            </w:r>
          </w:p>
        </w:tc>
        <w:tc>
          <w:tcPr>
            <w:tcW w:w="723" w:type="dxa"/>
          </w:tcPr>
          <w:p w14:paraId="373860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9.18</w:t>
            </w:r>
          </w:p>
        </w:tc>
        <w:tc>
          <w:tcPr>
            <w:tcW w:w="708" w:type="dxa"/>
          </w:tcPr>
          <w:p w14:paraId="08ED81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20</w:t>
            </w:r>
          </w:p>
        </w:tc>
        <w:tc>
          <w:tcPr>
            <w:tcW w:w="1843" w:type="dxa"/>
          </w:tcPr>
          <w:p w14:paraId="1A82AA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5, 0.09]</w:t>
            </w:r>
          </w:p>
        </w:tc>
        <w:tc>
          <w:tcPr>
            <w:tcW w:w="533" w:type="dxa"/>
          </w:tcPr>
          <w:p w14:paraId="21C22F0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69AE93A" w14:textId="77777777" w:rsidTr="00CE6D6D">
        <w:tc>
          <w:tcPr>
            <w:tcW w:w="2093" w:type="dxa"/>
          </w:tcPr>
          <w:p w14:paraId="6F95695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witching</w:t>
            </w:r>
            <w:proofErr w:type="spellEnd"/>
          </w:p>
        </w:tc>
        <w:tc>
          <w:tcPr>
            <w:tcW w:w="1276" w:type="dxa"/>
          </w:tcPr>
          <w:p w14:paraId="51F711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0E75F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837" w:type="dxa"/>
          </w:tcPr>
          <w:p w14:paraId="5FBF56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8</w:t>
            </w:r>
          </w:p>
        </w:tc>
        <w:tc>
          <w:tcPr>
            <w:tcW w:w="723" w:type="dxa"/>
          </w:tcPr>
          <w:p w14:paraId="4A65594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3</w:t>
            </w:r>
          </w:p>
        </w:tc>
        <w:tc>
          <w:tcPr>
            <w:tcW w:w="708" w:type="dxa"/>
          </w:tcPr>
          <w:p w14:paraId="2D1E62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42</w:t>
            </w:r>
          </w:p>
        </w:tc>
        <w:tc>
          <w:tcPr>
            <w:tcW w:w="1843" w:type="dxa"/>
          </w:tcPr>
          <w:p w14:paraId="01B4442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7, 0.11]</w:t>
            </w:r>
          </w:p>
        </w:tc>
        <w:tc>
          <w:tcPr>
            <w:tcW w:w="533" w:type="dxa"/>
          </w:tcPr>
          <w:p w14:paraId="7BA651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6D49A1E7" w14:textId="77777777" w:rsidR="00493363" w:rsidRPr="00493363" w:rsidRDefault="00CE6D6D" w:rsidP="00493363">
      <w:pPr>
        <w:jc w:val="both"/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iCs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3930CE1A" w14:textId="77777777" w:rsidR="00493363" w:rsidRDefault="00493363" w:rsidP="00493363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273C8F47" w14:textId="45CB3EA9" w:rsidR="00CE6D6D" w:rsidRPr="00493363" w:rsidRDefault="00CE6D6D" w:rsidP="00493363">
      <w:pPr>
        <w:jc w:val="both"/>
        <w:rPr>
          <w:rFonts w:ascii="Times New Roman" w:hAnsi="Times New Roman" w:cs="Times New Roman"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5</w:t>
      </w:r>
    </w:p>
    <w:p w14:paraId="59516F0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3EDF627" w14:textId="77777777" w:rsidTr="00CE6D6D">
        <w:tc>
          <w:tcPr>
            <w:tcW w:w="2093" w:type="dxa"/>
          </w:tcPr>
          <w:p w14:paraId="241E6B3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E04E65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5D066A8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A30C6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</w:tcPr>
          <w:p w14:paraId="1C30B5F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13C0E4D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6A1739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17FE708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1730BDC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B9E8FEF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1B09151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67B659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6F5B90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BC7696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4C24636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2B07047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74442F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20C90A5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BC1041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D04A5F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66066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B38C3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6BA8C6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4CC38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99A164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75596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971399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1935E61" w14:textId="77777777" w:rsidTr="00CE6D6D">
        <w:tc>
          <w:tcPr>
            <w:tcW w:w="2093" w:type="dxa"/>
          </w:tcPr>
          <w:p w14:paraId="64C86DB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782713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8.73 (7.40)</w:t>
            </w:r>
          </w:p>
        </w:tc>
        <w:tc>
          <w:tcPr>
            <w:tcW w:w="1275" w:type="dxa"/>
          </w:tcPr>
          <w:p w14:paraId="0E3529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289031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88</w:t>
            </w:r>
          </w:p>
        </w:tc>
        <w:tc>
          <w:tcPr>
            <w:tcW w:w="723" w:type="dxa"/>
          </w:tcPr>
          <w:p w14:paraId="3ED9FB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44</w:t>
            </w:r>
          </w:p>
        </w:tc>
        <w:tc>
          <w:tcPr>
            <w:tcW w:w="708" w:type="dxa"/>
          </w:tcPr>
          <w:p w14:paraId="4B8949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382</w:t>
            </w:r>
          </w:p>
        </w:tc>
        <w:tc>
          <w:tcPr>
            <w:tcW w:w="1843" w:type="dxa"/>
          </w:tcPr>
          <w:p w14:paraId="6CD2BF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 [-0.63, 0.24]</w:t>
            </w:r>
          </w:p>
        </w:tc>
        <w:tc>
          <w:tcPr>
            <w:tcW w:w="533" w:type="dxa"/>
          </w:tcPr>
          <w:p w14:paraId="6C130A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AD5A0B8" w14:textId="77777777" w:rsidTr="00CE6D6D">
        <w:tc>
          <w:tcPr>
            <w:tcW w:w="2093" w:type="dxa"/>
          </w:tcPr>
          <w:p w14:paraId="7D98705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Detail</w:t>
            </w:r>
          </w:p>
        </w:tc>
        <w:tc>
          <w:tcPr>
            <w:tcW w:w="1276" w:type="dxa"/>
          </w:tcPr>
          <w:p w14:paraId="5C1B00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1 (2.42)</w:t>
            </w:r>
          </w:p>
        </w:tc>
        <w:tc>
          <w:tcPr>
            <w:tcW w:w="1275" w:type="dxa"/>
          </w:tcPr>
          <w:p w14:paraId="12F371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205C26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87</w:t>
            </w:r>
          </w:p>
        </w:tc>
        <w:tc>
          <w:tcPr>
            <w:tcW w:w="723" w:type="dxa"/>
          </w:tcPr>
          <w:p w14:paraId="0A2DA44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3.53</w:t>
            </w:r>
          </w:p>
        </w:tc>
        <w:tc>
          <w:tcPr>
            <w:tcW w:w="708" w:type="dxa"/>
          </w:tcPr>
          <w:p w14:paraId="14034D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DBCF83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3 [-1.07, -0.19]</w:t>
            </w:r>
          </w:p>
        </w:tc>
        <w:tc>
          <w:tcPr>
            <w:tcW w:w="533" w:type="dxa"/>
          </w:tcPr>
          <w:p w14:paraId="358BAF6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624ECC1F" w14:textId="77777777" w:rsidTr="00CE6D6D">
        <w:tc>
          <w:tcPr>
            <w:tcW w:w="2093" w:type="dxa"/>
          </w:tcPr>
          <w:p w14:paraId="00838E8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</w:p>
        </w:tc>
        <w:tc>
          <w:tcPr>
            <w:tcW w:w="1276" w:type="dxa"/>
          </w:tcPr>
          <w:p w14:paraId="5200C40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2 (6.49)</w:t>
            </w:r>
          </w:p>
        </w:tc>
        <w:tc>
          <w:tcPr>
            <w:tcW w:w="1275" w:type="dxa"/>
          </w:tcPr>
          <w:p w14:paraId="026C8C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195893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723" w:type="dxa"/>
          </w:tcPr>
          <w:p w14:paraId="7621670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0.10</w:t>
            </w:r>
          </w:p>
        </w:tc>
        <w:tc>
          <w:tcPr>
            <w:tcW w:w="708" w:type="dxa"/>
          </w:tcPr>
          <w:p w14:paraId="7A799FF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970</w:t>
            </w:r>
          </w:p>
        </w:tc>
        <w:tc>
          <w:tcPr>
            <w:tcW w:w="1843" w:type="dxa"/>
          </w:tcPr>
          <w:p w14:paraId="26FA20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1 [-0.46, 0.48]</w:t>
            </w:r>
          </w:p>
        </w:tc>
        <w:tc>
          <w:tcPr>
            <w:tcW w:w="533" w:type="dxa"/>
          </w:tcPr>
          <w:p w14:paraId="64C12FA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7753DDC4" w14:textId="77777777" w:rsidTr="00CE6D6D">
        <w:tc>
          <w:tcPr>
            <w:tcW w:w="2093" w:type="dxa"/>
          </w:tcPr>
          <w:p w14:paraId="03F9BE0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Skills</w:t>
            </w:r>
          </w:p>
        </w:tc>
        <w:tc>
          <w:tcPr>
            <w:tcW w:w="1276" w:type="dxa"/>
          </w:tcPr>
          <w:p w14:paraId="1EFB89D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74 (2.49)</w:t>
            </w:r>
          </w:p>
        </w:tc>
        <w:tc>
          <w:tcPr>
            <w:tcW w:w="1275" w:type="dxa"/>
          </w:tcPr>
          <w:p w14:paraId="32E447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7A9191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7</w:t>
            </w:r>
          </w:p>
        </w:tc>
        <w:tc>
          <w:tcPr>
            <w:tcW w:w="723" w:type="dxa"/>
          </w:tcPr>
          <w:p w14:paraId="3D8B6EE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11</w:t>
            </w:r>
          </w:p>
        </w:tc>
        <w:tc>
          <w:tcPr>
            <w:tcW w:w="708" w:type="dxa"/>
          </w:tcPr>
          <w:p w14:paraId="29296E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1</w:t>
            </w:r>
          </w:p>
        </w:tc>
        <w:tc>
          <w:tcPr>
            <w:tcW w:w="1843" w:type="dxa"/>
          </w:tcPr>
          <w:p w14:paraId="3582F5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6 [-0.54, 0.41]</w:t>
            </w:r>
          </w:p>
        </w:tc>
        <w:tc>
          <w:tcPr>
            <w:tcW w:w="533" w:type="dxa"/>
          </w:tcPr>
          <w:p w14:paraId="7C161C9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5DEFF389" w14:textId="77777777" w:rsidTr="00CE6D6D">
        <w:tc>
          <w:tcPr>
            <w:tcW w:w="2093" w:type="dxa"/>
          </w:tcPr>
          <w:p w14:paraId="676F8D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3D919E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1275" w:type="dxa"/>
          </w:tcPr>
          <w:p w14:paraId="166A85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0F9A66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723" w:type="dxa"/>
          </w:tcPr>
          <w:p w14:paraId="315C16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5.06</w:t>
            </w:r>
          </w:p>
        </w:tc>
        <w:tc>
          <w:tcPr>
            <w:tcW w:w="708" w:type="dxa"/>
          </w:tcPr>
          <w:p w14:paraId="34E9FE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5</w:t>
            </w:r>
          </w:p>
        </w:tc>
        <w:tc>
          <w:tcPr>
            <w:tcW w:w="1843" w:type="dxa"/>
          </w:tcPr>
          <w:p w14:paraId="0FCF05B5" w14:textId="7716100D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06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[-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, 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  <w:tc>
          <w:tcPr>
            <w:tcW w:w="533" w:type="dxa"/>
          </w:tcPr>
          <w:p w14:paraId="141AA9C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A57425C" w14:textId="77777777" w:rsidTr="00CE6D6D">
        <w:tc>
          <w:tcPr>
            <w:tcW w:w="2093" w:type="dxa"/>
          </w:tcPr>
          <w:p w14:paraId="595EAA1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1FB0B7C2" w14:textId="46F27EE9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5" w:type="dxa"/>
          </w:tcPr>
          <w:p w14:paraId="598661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134AAAB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7</w:t>
            </w:r>
          </w:p>
        </w:tc>
        <w:tc>
          <w:tcPr>
            <w:tcW w:w="723" w:type="dxa"/>
          </w:tcPr>
          <w:p w14:paraId="32838D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5.93</w:t>
            </w:r>
          </w:p>
        </w:tc>
        <w:tc>
          <w:tcPr>
            <w:tcW w:w="708" w:type="dxa"/>
          </w:tcPr>
          <w:p w14:paraId="7BD5D7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574</w:t>
            </w:r>
          </w:p>
        </w:tc>
        <w:tc>
          <w:tcPr>
            <w:tcW w:w="1843" w:type="dxa"/>
          </w:tcPr>
          <w:p w14:paraId="55BB429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4 [-0.34, 0.62]</w:t>
            </w:r>
          </w:p>
        </w:tc>
        <w:tc>
          <w:tcPr>
            <w:tcW w:w="533" w:type="dxa"/>
          </w:tcPr>
          <w:p w14:paraId="0BF5A8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D35BB20" w14:textId="77777777" w:rsidTr="00CE6D6D">
        <w:tc>
          <w:tcPr>
            <w:tcW w:w="2093" w:type="dxa"/>
          </w:tcPr>
          <w:p w14:paraId="3099AC3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witching</w:t>
            </w:r>
            <w:proofErr w:type="spellEnd"/>
          </w:p>
        </w:tc>
        <w:tc>
          <w:tcPr>
            <w:tcW w:w="1276" w:type="dxa"/>
          </w:tcPr>
          <w:p w14:paraId="1271CB2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1275" w:type="dxa"/>
          </w:tcPr>
          <w:p w14:paraId="328B37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21E14E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723" w:type="dxa"/>
          </w:tcPr>
          <w:p w14:paraId="5B8BE9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9</w:t>
            </w:r>
          </w:p>
        </w:tc>
        <w:tc>
          <w:tcPr>
            <w:tcW w:w="708" w:type="dxa"/>
          </w:tcPr>
          <w:p w14:paraId="217E055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65</w:t>
            </w:r>
          </w:p>
        </w:tc>
        <w:tc>
          <w:tcPr>
            <w:tcW w:w="1843" w:type="dxa"/>
          </w:tcPr>
          <w:p w14:paraId="7A9EF2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 [-0.41, 0.49]</w:t>
            </w:r>
          </w:p>
        </w:tc>
        <w:tc>
          <w:tcPr>
            <w:tcW w:w="533" w:type="dxa"/>
          </w:tcPr>
          <w:p w14:paraId="3ED0D98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158A579" w14:textId="77777777" w:rsidR="00CE6D6D" w:rsidRPr="00493363" w:rsidRDefault="00CE6D6D" w:rsidP="00CE6D6D">
      <w:pPr>
        <w:spacing w:line="240" w:lineRule="auto"/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00D0EDB3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6A3B9E3A" w14:textId="3C74E80F" w:rsidR="00CE6D6D" w:rsidRPr="00CE6D6D" w:rsidRDefault="00493363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  <w:r w:rsidR="00CE6D6D"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6</w:t>
      </w:r>
    </w:p>
    <w:p w14:paraId="0C320BBD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683397B5" w14:textId="77777777" w:rsidTr="00CE6D6D">
        <w:tc>
          <w:tcPr>
            <w:tcW w:w="2093" w:type="dxa"/>
            <w:tcBorders>
              <w:bottom w:val="nil"/>
            </w:tcBorders>
          </w:tcPr>
          <w:p w14:paraId="76F9097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AED99E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8356A0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  <w:tcBorders>
              <w:bottom w:val="nil"/>
            </w:tcBorders>
          </w:tcPr>
          <w:p w14:paraId="5430D90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710360A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29A092F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03381A0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230093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3549BA6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1E4FF25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10C98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B10E6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4273833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647DC40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47D5FB5D" w14:textId="5F374C17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7718E8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11A85F1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5360186D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5FE3DBC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37490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9D2E3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A5E3E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6CA1AB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12DA8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F9725B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48DEA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DE4B7AA" w14:textId="77777777" w:rsidTr="00CE6D6D">
        <w:tc>
          <w:tcPr>
            <w:tcW w:w="2093" w:type="dxa"/>
          </w:tcPr>
          <w:p w14:paraId="2895E78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4" w:name="_Hlk170150037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19DF65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A3B5D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428690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45</w:t>
            </w:r>
          </w:p>
        </w:tc>
        <w:tc>
          <w:tcPr>
            <w:tcW w:w="723" w:type="dxa"/>
          </w:tcPr>
          <w:p w14:paraId="3F75288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1.63</w:t>
            </w:r>
          </w:p>
        </w:tc>
        <w:tc>
          <w:tcPr>
            <w:tcW w:w="708" w:type="dxa"/>
          </w:tcPr>
          <w:p w14:paraId="0C9FB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6C662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30 [3.30, 5.28]</w:t>
            </w:r>
          </w:p>
        </w:tc>
        <w:tc>
          <w:tcPr>
            <w:tcW w:w="533" w:type="dxa"/>
          </w:tcPr>
          <w:p w14:paraId="63B7668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5AED39F" w14:textId="77777777" w:rsidTr="00CE6D6D">
        <w:tc>
          <w:tcPr>
            <w:tcW w:w="2093" w:type="dxa"/>
          </w:tcPr>
          <w:p w14:paraId="1A66A2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Engagement</w:t>
            </w:r>
          </w:p>
        </w:tc>
        <w:tc>
          <w:tcPr>
            <w:tcW w:w="1276" w:type="dxa"/>
          </w:tcPr>
          <w:p w14:paraId="6E81E0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079927D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199AD64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55</w:t>
            </w:r>
          </w:p>
        </w:tc>
        <w:tc>
          <w:tcPr>
            <w:tcW w:w="723" w:type="dxa"/>
          </w:tcPr>
          <w:p w14:paraId="641A18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4.53</w:t>
            </w:r>
          </w:p>
        </w:tc>
        <w:tc>
          <w:tcPr>
            <w:tcW w:w="708" w:type="dxa"/>
          </w:tcPr>
          <w:p w14:paraId="583D5D2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52C7B3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3 [1.51, 2.73]</w:t>
            </w:r>
          </w:p>
        </w:tc>
        <w:tc>
          <w:tcPr>
            <w:tcW w:w="533" w:type="dxa"/>
          </w:tcPr>
          <w:p w14:paraId="567EB33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17BC73E2" w14:textId="77777777" w:rsidTr="00CE6D6D">
        <w:tc>
          <w:tcPr>
            <w:tcW w:w="2093" w:type="dxa"/>
          </w:tcPr>
          <w:p w14:paraId="2EF957E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EADE3E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600DDE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0F2FFB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0.10</w:t>
            </w:r>
          </w:p>
        </w:tc>
        <w:tc>
          <w:tcPr>
            <w:tcW w:w="723" w:type="dxa"/>
          </w:tcPr>
          <w:p w14:paraId="3ED15A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1.67</w:t>
            </w:r>
          </w:p>
        </w:tc>
        <w:tc>
          <w:tcPr>
            <w:tcW w:w="708" w:type="dxa"/>
          </w:tcPr>
          <w:p w14:paraId="008FDF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A7C72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11 [5.85, 8.36]</w:t>
            </w:r>
          </w:p>
        </w:tc>
        <w:tc>
          <w:tcPr>
            <w:tcW w:w="533" w:type="dxa"/>
          </w:tcPr>
          <w:p w14:paraId="03315CA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BA8DFBB" w14:textId="77777777" w:rsidTr="00CE6D6D">
        <w:tc>
          <w:tcPr>
            <w:tcW w:w="2093" w:type="dxa"/>
          </w:tcPr>
          <w:p w14:paraId="33B674F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79B10D7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185F64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1EB22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79</w:t>
            </w:r>
          </w:p>
        </w:tc>
        <w:tc>
          <w:tcPr>
            <w:tcW w:w="723" w:type="dxa"/>
          </w:tcPr>
          <w:p w14:paraId="33AD16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87</w:t>
            </w:r>
          </w:p>
        </w:tc>
        <w:tc>
          <w:tcPr>
            <w:tcW w:w="708" w:type="dxa"/>
          </w:tcPr>
          <w:p w14:paraId="124E77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740BD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00 [0.45, 1.55]</w:t>
            </w:r>
          </w:p>
        </w:tc>
        <w:tc>
          <w:tcPr>
            <w:tcW w:w="533" w:type="dxa"/>
          </w:tcPr>
          <w:p w14:paraId="39BBFB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60E3F65E" w14:textId="77777777" w:rsidTr="00CE6D6D">
        <w:tc>
          <w:tcPr>
            <w:tcW w:w="2093" w:type="dxa"/>
          </w:tcPr>
          <w:p w14:paraId="189BFB0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  <w:proofErr w:type="spellEnd"/>
          </w:p>
        </w:tc>
        <w:tc>
          <w:tcPr>
            <w:tcW w:w="1276" w:type="dxa"/>
          </w:tcPr>
          <w:p w14:paraId="32FAED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5F80A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667145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.3</w:t>
            </w:r>
          </w:p>
        </w:tc>
        <w:tc>
          <w:tcPr>
            <w:tcW w:w="723" w:type="dxa"/>
          </w:tcPr>
          <w:p w14:paraId="2273001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3.49</w:t>
            </w:r>
          </w:p>
        </w:tc>
        <w:tc>
          <w:tcPr>
            <w:tcW w:w="708" w:type="dxa"/>
          </w:tcPr>
          <w:p w14:paraId="30D7D3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2D482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9 [1.91, 3.25]</w:t>
            </w:r>
          </w:p>
        </w:tc>
        <w:tc>
          <w:tcPr>
            <w:tcW w:w="533" w:type="dxa"/>
          </w:tcPr>
          <w:p w14:paraId="0DA07CE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79BA54E" w14:textId="77777777" w:rsidTr="00CE6D6D">
        <w:tc>
          <w:tcPr>
            <w:tcW w:w="2093" w:type="dxa"/>
          </w:tcPr>
          <w:p w14:paraId="246F4F3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  <w:proofErr w:type="spellEnd"/>
          </w:p>
        </w:tc>
        <w:tc>
          <w:tcPr>
            <w:tcW w:w="1276" w:type="dxa"/>
          </w:tcPr>
          <w:p w14:paraId="5D3DB2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22F62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59936C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19</w:t>
            </w:r>
          </w:p>
        </w:tc>
        <w:tc>
          <w:tcPr>
            <w:tcW w:w="723" w:type="dxa"/>
          </w:tcPr>
          <w:p w14:paraId="07C13B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5.10</w:t>
            </w:r>
          </w:p>
        </w:tc>
        <w:tc>
          <w:tcPr>
            <w:tcW w:w="708" w:type="dxa"/>
          </w:tcPr>
          <w:p w14:paraId="1B0722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BCC38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4 [1.66, 3.20]</w:t>
            </w:r>
          </w:p>
        </w:tc>
        <w:tc>
          <w:tcPr>
            <w:tcW w:w="533" w:type="dxa"/>
          </w:tcPr>
          <w:p w14:paraId="649D74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bookmarkEnd w:id="4"/>
    <w:p w14:paraId="11BEFEB5" w14:textId="6810A4DF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4FAF0448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673E2511" w14:textId="0A0C003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7</w:t>
      </w:r>
    </w:p>
    <w:p w14:paraId="5620E9AC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7E9A9A28" w14:textId="77777777" w:rsidTr="00CE6D6D">
        <w:tc>
          <w:tcPr>
            <w:tcW w:w="2093" w:type="dxa"/>
            <w:tcBorders>
              <w:bottom w:val="nil"/>
            </w:tcBorders>
          </w:tcPr>
          <w:p w14:paraId="47B145E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6D451C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  <w:r w:rsidRPr="00CE6D6D"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A52912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C97EF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  <w:tcBorders>
              <w:bottom w:val="nil"/>
            </w:tcBorders>
          </w:tcPr>
          <w:p w14:paraId="4BDBE74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4E4497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38878EC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437DB8F8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492DD6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42AB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0C18F7D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4E941D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38F67D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5F8F665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B5508B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83C45C6" w14:textId="27C295D3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2B4D88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88CED0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9443A9A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E00702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1DADC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44F1EA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4A5894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35676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710F3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062CA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9096A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6A206E1A" w14:textId="77777777" w:rsidTr="00CE6D6D">
        <w:tc>
          <w:tcPr>
            <w:tcW w:w="2093" w:type="dxa"/>
          </w:tcPr>
          <w:p w14:paraId="0988F47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661787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FAB51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837" w:type="dxa"/>
          </w:tcPr>
          <w:p w14:paraId="5A56F3E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80</w:t>
            </w:r>
          </w:p>
        </w:tc>
        <w:tc>
          <w:tcPr>
            <w:tcW w:w="723" w:type="dxa"/>
          </w:tcPr>
          <w:p w14:paraId="54D7F8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6.1</w:t>
            </w:r>
          </w:p>
        </w:tc>
        <w:tc>
          <w:tcPr>
            <w:tcW w:w="708" w:type="dxa"/>
          </w:tcPr>
          <w:p w14:paraId="7C54E7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036FB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45 [1.04, 1.85]</w:t>
            </w:r>
          </w:p>
        </w:tc>
        <w:tc>
          <w:tcPr>
            <w:tcW w:w="533" w:type="dxa"/>
          </w:tcPr>
          <w:p w14:paraId="385D30A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35029D49" w14:textId="77777777" w:rsidTr="00CE6D6D">
        <w:tc>
          <w:tcPr>
            <w:tcW w:w="2093" w:type="dxa"/>
          </w:tcPr>
          <w:p w14:paraId="792CC9D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Engagement</w:t>
            </w:r>
          </w:p>
        </w:tc>
        <w:tc>
          <w:tcPr>
            <w:tcW w:w="1276" w:type="dxa"/>
          </w:tcPr>
          <w:p w14:paraId="46471FC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319A1E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837" w:type="dxa"/>
          </w:tcPr>
          <w:p w14:paraId="0086A59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4</w:t>
            </w:r>
          </w:p>
        </w:tc>
        <w:tc>
          <w:tcPr>
            <w:tcW w:w="723" w:type="dxa"/>
          </w:tcPr>
          <w:p w14:paraId="488B31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98</w:t>
            </w:r>
          </w:p>
        </w:tc>
        <w:tc>
          <w:tcPr>
            <w:tcW w:w="708" w:type="dxa"/>
          </w:tcPr>
          <w:p w14:paraId="1EF301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9EC2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16 [0.71, 1.59]</w:t>
            </w:r>
          </w:p>
        </w:tc>
        <w:tc>
          <w:tcPr>
            <w:tcW w:w="533" w:type="dxa"/>
          </w:tcPr>
          <w:p w14:paraId="448B748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1B29828" w14:textId="77777777" w:rsidTr="00CE6D6D">
        <w:tc>
          <w:tcPr>
            <w:tcW w:w="2093" w:type="dxa"/>
          </w:tcPr>
          <w:p w14:paraId="4058DA7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BC255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5962B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837" w:type="dxa"/>
          </w:tcPr>
          <w:p w14:paraId="3B2EFF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54</w:t>
            </w:r>
          </w:p>
        </w:tc>
        <w:tc>
          <w:tcPr>
            <w:tcW w:w="723" w:type="dxa"/>
          </w:tcPr>
          <w:p w14:paraId="1512CC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8.5</w:t>
            </w:r>
          </w:p>
        </w:tc>
        <w:tc>
          <w:tcPr>
            <w:tcW w:w="708" w:type="dxa"/>
          </w:tcPr>
          <w:p w14:paraId="0D4A05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B9BA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5 [1.33, 2.17]</w:t>
            </w:r>
          </w:p>
        </w:tc>
        <w:tc>
          <w:tcPr>
            <w:tcW w:w="533" w:type="dxa"/>
          </w:tcPr>
          <w:p w14:paraId="4F4413A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2CA50CA" w14:textId="77777777" w:rsidTr="00CE6D6D">
        <w:tc>
          <w:tcPr>
            <w:tcW w:w="2093" w:type="dxa"/>
          </w:tcPr>
          <w:p w14:paraId="3B83E9A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4EA6C1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6E48C7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837" w:type="dxa"/>
          </w:tcPr>
          <w:p w14:paraId="792D44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29</w:t>
            </w:r>
          </w:p>
        </w:tc>
        <w:tc>
          <w:tcPr>
            <w:tcW w:w="723" w:type="dxa"/>
          </w:tcPr>
          <w:p w14:paraId="58B9F0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76</w:t>
            </w:r>
          </w:p>
        </w:tc>
        <w:tc>
          <w:tcPr>
            <w:tcW w:w="708" w:type="dxa"/>
          </w:tcPr>
          <w:p w14:paraId="703BB0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5</w:t>
            </w:r>
          </w:p>
        </w:tc>
        <w:tc>
          <w:tcPr>
            <w:tcW w:w="1843" w:type="dxa"/>
          </w:tcPr>
          <w:p w14:paraId="3CEABB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1 [0.06, 0.95]</w:t>
            </w:r>
          </w:p>
        </w:tc>
        <w:tc>
          <w:tcPr>
            <w:tcW w:w="533" w:type="dxa"/>
          </w:tcPr>
          <w:p w14:paraId="142BE3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493363" w14:paraId="73B02522" w14:textId="77777777" w:rsidTr="00CE6D6D">
        <w:tc>
          <w:tcPr>
            <w:tcW w:w="2093" w:type="dxa"/>
          </w:tcPr>
          <w:p w14:paraId="568A59A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  <w:proofErr w:type="spellEnd"/>
          </w:p>
        </w:tc>
        <w:tc>
          <w:tcPr>
            <w:tcW w:w="1276" w:type="dxa"/>
          </w:tcPr>
          <w:p w14:paraId="149D664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7568B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837" w:type="dxa"/>
          </w:tcPr>
          <w:p w14:paraId="4CBF6C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08</w:t>
            </w:r>
          </w:p>
        </w:tc>
        <w:tc>
          <w:tcPr>
            <w:tcW w:w="723" w:type="dxa"/>
          </w:tcPr>
          <w:p w14:paraId="66AD46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5</w:t>
            </w:r>
          </w:p>
        </w:tc>
        <w:tc>
          <w:tcPr>
            <w:tcW w:w="708" w:type="dxa"/>
          </w:tcPr>
          <w:p w14:paraId="20712D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0DA790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0, 1.19]</w:t>
            </w:r>
          </w:p>
        </w:tc>
        <w:tc>
          <w:tcPr>
            <w:tcW w:w="533" w:type="dxa"/>
          </w:tcPr>
          <w:p w14:paraId="486206E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47D7DF7" w14:textId="77777777" w:rsidTr="00CE6D6D">
        <w:tc>
          <w:tcPr>
            <w:tcW w:w="2093" w:type="dxa"/>
          </w:tcPr>
          <w:p w14:paraId="478D794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  <w:proofErr w:type="spellEnd"/>
          </w:p>
        </w:tc>
        <w:tc>
          <w:tcPr>
            <w:tcW w:w="1276" w:type="dxa"/>
          </w:tcPr>
          <w:p w14:paraId="19731A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6FCB60D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837" w:type="dxa"/>
          </w:tcPr>
          <w:p w14:paraId="684EB32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2E3BCF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21.3</w:t>
            </w:r>
          </w:p>
        </w:tc>
        <w:tc>
          <w:tcPr>
            <w:tcW w:w="708" w:type="dxa"/>
          </w:tcPr>
          <w:p w14:paraId="47826D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1AAE5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3, 1.17]</w:t>
            </w:r>
          </w:p>
        </w:tc>
        <w:tc>
          <w:tcPr>
            <w:tcW w:w="533" w:type="dxa"/>
          </w:tcPr>
          <w:p w14:paraId="442B844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2653AA2" w14:textId="46D5CCED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5AF3967D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0873072" w14:textId="3699684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8</w:t>
      </w:r>
    </w:p>
    <w:p w14:paraId="7D5A45D9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417F815" w14:textId="77777777" w:rsidTr="00CE6D6D">
        <w:tc>
          <w:tcPr>
            <w:tcW w:w="2093" w:type="dxa"/>
          </w:tcPr>
          <w:p w14:paraId="0B369E21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95D1B0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13E38B0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B58719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</w:tcPr>
          <w:p w14:paraId="2B0997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29F6889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1E352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38E8F6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C58573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76EAE740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6695228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25B952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74C9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172CE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1C7A594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CBFF58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B3BE6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3FD491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0644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2CB67CE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FE2B7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7A4E1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3B7BA2C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111F8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02096A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E4EBD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DB770C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E635E89" w14:textId="77777777" w:rsidTr="00CE6D6D">
        <w:tc>
          <w:tcPr>
            <w:tcW w:w="2093" w:type="dxa"/>
          </w:tcPr>
          <w:p w14:paraId="64F32A4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5FAAD6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1275" w:type="dxa"/>
          </w:tcPr>
          <w:p w14:paraId="37FCF9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7F076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0.41</w:t>
            </w:r>
          </w:p>
        </w:tc>
        <w:tc>
          <w:tcPr>
            <w:tcW w:w="723" w:type="dxa"/>
          </w:tcPr>
          <w:p w14:paraId="5A258D11" w14:textId="1D5B39E8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7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08" w:type="dxa"/>
          </w:tcPr>
          <w:p w14:paraId="6DA1B9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057C0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6 [-3.48, -2.03]</w:t>
            </w:r>
          </w:p>
        </w:tc>
        <w:tc>
          <w:tcPr>
            <w:tcW w:w="533" w:type="dxa"/>
          </w:tcPr>
          <w:p w14:paraId="717AC84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11F9641" w14:textId="77777777" w:rsidTr="00CE6D6D">
        <w:tc>
          <w:tcPr>
            <w:tcW w:w="2093" w:type="dxa"/>
          </w:tcPr>
          <w:p w14:paraId="152E6D8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Engagement</w:t>
            </w:r>
          </w:p>
        </w:tc>
        <w:tc>
          <w:tcPr>
            <w:tcW w:w="1276" w:type="dxa"/>
          </w:tcPr>
          <w:p w14:paraId="312CEA5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1275" w:type="dxa"/>
          </w:tcPr>
          <w:p w14:paraId="2327406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33DEBB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81</w:t>
            </w:r>
          </w:p>
        </w:tc>
        <w:tc>
          <w:tcPr>
            <w:tcW w:w="723" w:type="dxa"/>
          </w:tcPr>
          <w:p w14:paraId="02BC04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0.26</w:t>
            </w:r>
          </w:p>
        </w:tc>
        <w:tc>
          <w:tcPr>
            <w:tcW w:w="708" w:type="dxa"/>
          </w:tcPr>
          <w:p w14:paraId="020B1C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F63D0B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24 [-1.79, -0.68]</w:t>
            </w:r>
          </w:p>
        </w:tc>
        <w:tc>
          <w:tcPr>
            <w:tcW w:w="533" w:type="dxa"/>
          </w:tcPr>
          <w:p w14:paraId="334B76F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F2DD636" w14:textId="77777777" w:rsidTr="00CE6D6D">
        <w:tc>
          <w:tcPr>
            <w:tcW w:w="2093" w:type="dxa"/>
          </w:tcPr>
          <w:p w14:paraId="63D4221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5C2D9E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1275" w:type="dxa"/>
          </w:tcPr>
          <w:p w14:paraId="5D37F0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4611392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9.67</w:t>
            </w:r>
          </w:p>
        </w:tc>
        <w:tc>
          <w:tcPr>
            <w:tcW w:w="723" w:type="dxa"/>
          </w:tcPr>
          <w:p w14:paraId="1DC9AB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53</w:t>
            </w:r>
          </w:p>
        </w:tc>
        <w:tc>
          <w:tcPr>
            <w:tcW w:w="708" w:type="dxa"/>
          </w:tcPr>
          <w:p w14:paraId="5CCF2C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12EE3AA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98 [-4.66, -3.29]</w:t>
            </w:r>
          </w:p>
        </w:tc>
        <w:tc>
          <w:tcPr>
            <w:tcW w:w="533" w:type="dxa"/>
          </w:tcPr>
          <w:p w14:paraId="584DE3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66335BA" w14:textId="77777777" w:rsidTr="00CE6D6D">
        <w:tc>
          <w:tcPr>
            <w:tcW w:w="2093" w:type="dxa"/>
          </w:tcPr>
          <w:p w14:paraId="5C7FAAA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28C2F5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1275" w:type="dxa"/>
          </w:tcPr>
          <w:p w14:paraId="5A4F37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2C1A03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59</w:t>
            </w:r>
          </w:p>
        </w:tc>
        <w:tc>
          <w:tcPr>
            <w:tcW w:w="723" w:type="dxa"/>
          </w:tcPr>
          <w:p w14:paraId="7D14C89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8.55</w:t>
            </w:r>
          </w:p>
        </w:tc>
        <w:tc>
          <w:tcPr>
            <w:tcW w:w="708" w:type="dxa"/>
          </w:tcPr>
          <w:p w14:paraId="216096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3</w:t>
            </w:r>
          </w:p>
        </w:tc>
        <w:tc>
          <w:tcPr>
            <w:tcW w:w="1843" w:type="dxa"/>
          </w:tcPr>
          <w:p w14:paraId="117330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4 [-1.32, -0.16]</w:t>
            </w:r>
          </w:p>
        </w:tc>
        <w:tc>
          <w:tcPr>
            <w:tcW w:w="533" w:type="dxa"/>
          </w:tcPr>
          <w:p w14:paraId="0B2931A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52525573" w14:textId="77777777" w:rsidTr="00CE6D6D">
        <w:tc>
          <w:tcPr>
            <w:tcW w:w="2093" w:type="dxa"/>
          </w:tcPr>
          <w:p w14:paraId="6710FAC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  <w:proofErr w:type="spellEnd"/>
          </w:p>
        </w:tc>
        <w:tc>
          <w:tcPr>
            <w:tcW w:w="1276" w:type="dxa"/>
          </w:tcPr>
          <w:p w14:paraId="1171BF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1275" w:type="dxa"/>
          </w:tcPr>
          <w:p w14:paraId="53BFB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7E2CB8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7.30</w:t>
            </w:r>
          </w:p>
        </w:tc>
        <w:tc>
          <w:tcPr>
            <w:tcW w:w="723" w:type="dxa"/>
          </w:tcPr>
          <w:p w14:paraId="14B532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6.78</w:t>
            </w:r>
          </w:p>
        </w:tc>
        <w:tc>
          <w:tcPr>
            <w:tcW w:w="708" w:type="dxa"/>
          </w:tcPr>
          <w:p w14:paraId="065632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3E58D46" w14:textId="769B3F8E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9 [-2.35, -1.2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  <w:tc>
          <w:tcPr>
            <w:tcW w:w="533" w:type="dxa"/>
          </w:tcPr>
          <w:p w14:paraId="08697F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2E480DD" w14:textId="77777777" w:rsidTr="00CE6D6D">
        <w:tc>
          <w:tcPr>
            <w:tcW w:w="2093" w:type="dxa"/>
          </w:tcPr>
          <w:p w14:paraId="3BA4F05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  <w:proofErr w:type="spellEnd"/>
          </w:p>
        </w:tc>
        <w:tc>
          <w:tcPr>
            <w:tcW w:w="1276" w:type="dxa"/>
          </w:tcPr>
          <w:p w14:paraId="41A467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1275" w:type="dxa"/>
          </w:tcPr>
          <w:p w14:paraId="5B3416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78412B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85</w:t>
            </w:r>
          </w:p>
        </w:tc>
        <w:tc>
          <w:tcPr>
            <w:tcW w:w="723" w:type="dxa"/>
          </w:tcPr>
          <w:p w14:paraId="77348C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9.64</w:t>
            </w:r>
          </w:p>
        </w:tc>
        <w:tc>
          <w:tcPr>
            <w:tcW w:w="708" w:type="dxa"/>
          </w:tcPr>
          <w:p w14:paraId="360659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C9950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66 [-2.30, -1.01]</w:t>
            </w:r>
          </w:p>
        </w:tc>
        <w:tc>
          <w:tcPr>
            <w:tcW w:w="533" w:type="dxa"/>
          </w:tcPr>
          <w:p w14:paraId="10B7B69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678E3B70" w14:textId="77777777" w:rsidR="00493363" w:rsidRPr="00493363" w:rsidRDefault="00CE6D6D" w:rsidP="00CE6D6D">
      <w:pPr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  <w:r w:rsidRPr="00493363">
        <w:rPr>
          <w:rFonts w:ascii="Times New Roman" w:hAnsi="Times New Roman" w:cs="Times New Roman"/>
          <w:b/>
          <w:bCs/>
          <w:i/>
          <w:lang w:val="en-US"/>
        </w:rPr>
        <w:t xml:space="preserve"> </w:t>
      </w:r>
    </w:p>
    <w:p w14:paraId="64C0A95C" w14:textId="77777777" w:rsidR="00493363" w:rsidRDefault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</w:p>
    <w:p w14:paraId="7FB3DB1E" w14:textId="24D587CA" w:rsidR="00CE6D6D" w:rsidRPr="00CE6D6D" w:rsidRDefault="00CE6D6D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9</w:t>
      </w:r>
    </w:p>
    <w:p w14:paraId="31E9FC45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40697406" w14:textId="77777777" w:rsidTr="00CE6D6D">
        <w:tc>
          <w:tcPr>
            <w:tcW w:w="2093" w:type="dxa"/>
            <w:tcBorders>
              <w:bottom w:val="nil"/>
            </w:tcBorders>
          </w:tcPr>
          <w:p w14:paraId="787FABF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4F53F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  <w:r w:rsidRPr="00CE6D6D"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F85ABB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695" w:type="dxa"/>
            <w:tcBorders>
              <w:bottom w:val="nil"/>
            </w:tcBorders>
          </w:tcPr>
          <w:p w14:paraId="261A5E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5CA0BE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1DC12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5FF57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DF9B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C058CB5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2894CE97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FC64A7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523F91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7016FDC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3D12BE1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1314646F" w14:textId="4B179E90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05DC08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77AEE7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1ECDA3FC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BF3A20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C9C5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423E4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FFF9C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2C1309E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717083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461F9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DB9DFD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3EF5699" w14:textId="77777777" w:rsidTr="00CE6D6D">
        <w:tc>
          <w:tcPr>
            <w:tcW w:w="2093" w:type="dxa"/>
          </w:tcPr>
          <w:p w14:paraId="5218C2B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AF24A2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5C13C7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7DD5C9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.25</w:t>
            </w:r>
          </w:p>
        </w:tc>
        <w:tc>
          <w:tcPr>
            <w:tcW w:w="723" w:type="dxa"/>
          </w:tcPr>
          <w:p w14:paraId="0DA6FD7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7</w:t>
            </w:r>
          </w:p>
        </w:tc>
        <w:tc>
          <w:tcPr>
            <w:tcW w:w="708" w:type="dxa"/>
          </w:tcPr>
          <w:p w14:paraId="5A559AD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120F1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1.43 [0.93, 1.94] </w:t>
            </w:r>
          </w:p>
        </w:tc>
        <w:tc>
          <w:tcPr>
            <w:tcW w:w="533" w:type="dxa"/>
          </w:tcPr>
          <w:p w14:paraId="07D7269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FD14FD9" w14:textId="77777777" w:rsidTr="00CE6D6D">
        <w:tc>
          <w:tcPr>
            <w:tcW w:w="2093" w:type="dxa"/>
          </w:tcPr>
          <w:p w14:paraId="6FDA282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F4495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253778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5C06D4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42</w:t>
            </w:r>
          </w:p>
        </w:tc>
        <w:tc>
          <w:tcPr>
            <w:tcW w:w="723" w:type="dxa"/>
          </w:tcPr>
          <w:p w14:paraId="0D145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5</w:t>
            </w:r>
          </w:p>
        </w:tc>
        <w:tc>
          <w:tcPr>
            <w:tcW w:w="708" w:type="dxa"/>
          </w:tcPr>
          <w:p w14:paraId="61882E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07F46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6 [1.59, 2.72]</w:t>
            </w:r>
          </w:p>
        </w:tc>
        <w:tc>
          <w:tcPr>
            <w:tcW w:w="533" w:type="dxa"/>
          </w:tcPr>
          <w:p w14:paraId="6DB4E56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CBDE77C" w14:textId="77777777" w:rsidTr="00CE6D6D">
        <w:tc>
          <w:tcPr>
            <w:tcW w:w="2093" w:type="dxa"/>
          </w:tcPr>
          <w:p w14:paraId="2BF110EC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2306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0CBB460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0779D1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99</w:t>
            </w:r>
          </w:p>
        </w:tc>
        <w:tc>
          <w:tcPr>
            <w:tcW w:w="723" w:type="dxa"/>
          </w:tcPr>
          <w:p w14:paraId="677786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3.64</w:t>
            </w:r>
          </w:p>
        </w:tc>
        <w:tc>
          <w:tcPr>
            <w:tcW w:w="708" w:type="dxa"/>
          </w:tcPr>
          <w:p w14:paraId="6F6D04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4</w:t>
            </w:r>
          </w:p>
        </w:tc>
        <w:tc>
          <w:tcPr>
            <w:tcW w:w="1843" w:type="dxa"/>
          </w:tcPr>
          <w:p w14:paraId="4446007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70 [0.22, 1.16]</w:t>
            </w:r>
          </w:p>
        </w:tc>
        <w:tc>
          <w:tcPr>
            <w:tcW w:w="533" w:type="dxa"/>
          </w:tcPr>
          <w:p w14:paraId="4C8DF35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245D9ECD" w14:textId="77777777" w:rsidTr="00CE6D6D">
        <w:tc>
          <w:tcPr>
            <w:tcW w:w="2093" w:type="dxa"/>
          </w:tcPr>
          <w:p w14:paraId="1C6682C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23B4A4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641B6F4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0B88CD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52</w:t>
            </w:r>
          </w:p>
        </w:tc>
        <w:tc>
          <w:tcPr>
            <w:tcW w:w="723" w:type="dxa"/>
          </w:tcPr>
          <w:p w14:paraId="1A45ADB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6</w:t>
            </w:r>
          </w:p>
        </w:tc>
        <w:tc>
          <w:tcPr>
            <w:tcW w:w="708" w:type="dxa"/>
          </w:tcPr>
          <w:p w14:paraId="7E256A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C7156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1 [0.34, 1.27]</w:t>
            </w:r>
          </w:p>
        </w:tc>
        <w:tc>
          <w:tcPr>
            <w:tcW w:w="533" w:type="dxa"/>
          </w:tcPr>
          <w:p w14:paraId="23162A3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36A1E1C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7B5EADA8" w14:textId="7777777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7A391298" w14:textId="0C7C3BE1" w:rsidR="00CE6D6D" w:rsidRPr="005D3A47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5D3A47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0</w:t>
      </w:r>
    </w:p>
    <w:p w14:paraId="7A8B4820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ROMS post-hoc tests for professionals vs. amateurs 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298AC9A6" w14:textId="77777777" w:rsidTr="00CE6D6D">
        <w:tc>
          <w:tcPr>
            <w:tcW w:w="2093" w:type="dxa"/>
            <w:tcBorders>
              <w:bottom w:val="nil"/>
            </w:tcBorders>
          </w:tcPr>
          <w:p w14:paraId="4C5AFE04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9CFCC2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3D8A35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78FEA43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695" w:type="dxa"/>
            <w:tcBorders>
              <w:bottom w:val="nil"/>
            </w:tcBorders>
          </w:tcPr>
          <w:p w14:paraId="5BEE652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63ABC2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F616F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80D377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5E16BE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2C555DA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4C669E1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7CC192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BED882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328CB5E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5B2B3D2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4D6D4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60A3BEB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04D9635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6F315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077B641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3BB7C4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A9C8DC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2F81C8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536A5B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433B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858CB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174C32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B3D5050" w14:textId="77777777" w:rsidTr="00CE6D6D">
        <w:tc>
          <w:tcPr>
            <w:tcW w:w="2093" w:type="dxa"/>
          </w:tcPr>
          <w:p w14:paraId="5FC4BAB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93BA5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2043EB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695" w:type="dxa"/>
          </w:tcPr>
          <w:p w14:paraId="68AAA9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7</w:t>
            </w:r>
          </w:p>
        </w:tc>
        <w:tc>
          <w:tcPr>
            <w:tcW w:w="723" w:type="dxa"/>
          </w:tcPr>
          <w:p w14:paraId="76397B5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7.32</w:t>
            </w:r>
          </w:p>
        </w:tc>
        <w:tc>
          <w:tcPr>
            <w:tcW w:w="708" w:type="dxa"/>
          </w:tcPr>
          <w:p w14:paraId="163CD4B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2</w:t>
            </w:r>
          </w:p>
        </w:tc>
        <w:tc>
          <w:tcPr>
            <w:tcW w:w="1843" w:type="dxa"/>
          </w:tcPr>
          <w:p w14:paraId="36B9B8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5 [0.12, 0.98]</w:t>
            </w:r>
          </w:p>
        </w:tc>
        <w:tc>
          <w:tcPr>
            <w:tcW w:w="533" w:type="dxa"/>
          </w:tcPr>
          <w:p w14:paraId="0DEC3F1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7291A38" w14:textId="77777777" w:rsidTr="00CE6D6D">
        <w:tc>
          <w:tcPr>
            <w:tcW w:w="2093" w:type="dxa"/>
          </w:tcPr>
          <w:p w14:paraId="3A3EE9A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A9758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3B36B1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695" w:type="dxa"/>
          </w:tcPr>
          <w:p w14:paraId="3C38CD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6A34E2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5.24</w:t>
            </w:r>
          </w:p>
        </w:tc>
        <w:tc>
          <w:tcPr>
            <w:tcW w:w="708" w:type="dxa"/>
          </w:tcPr>
          <w:p w14:paraId="09F3086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B960A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91 [0.48, 1.33]</w:t>
            </w:r>
          </w:p>
        </w:tc>
        <w:tc>
          <w:tcPr>
            <w:tcW w:w="533" w:type="dxa"/>
          </w:tcPr>
          <w:p w14:paraId="561E658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2A3B729" w14:textId="77777777" w:rsidTr="00CE6D6D">
        <w:tc>
          <w:tcPr>
            <w:tcW w:w="2093" w:type="dxa"/>
          </w:tcPr>
          <w:p w14:paraId="2EDFC90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3121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29EAE87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695" w:type="dxa"/>
          </w:tcPr>
          <w:p w14:paraId="33E567D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2</w:t>
            </w:r>
          </w:p>
        </w:tc>
        <w:tc>
          <w:tcPr>
            <w:tcW w:w="723" w:type="dxa"/>
          </w:tcPr>
          <w:p w14:paraId="02CD5C9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69</w:t>
            </w:r>
          </w:p>
        </w:tc>
        <w:tc>
          <w:tcPr>
            <w:tcW w:w="708" w:type="dxa"/>
          </w:tcPr>
          <w:p w14:paraId="1B65597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90</w:t>
            </w:r>
          </w:p>
        </w:tc>
        <w:tc>
          <w:tcPr>
            <w:tcW w:w="1843" w:type="dxa"/>
          </w:tcPr>
          <w:p w14:paraId="1A25A01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40 [-0.06, 0.85]</w:t>
            </w:r>
          </w:p>
        </w:tc>
        <w:tc>
          <w:tcPr>
            <w:tcW w:w="533" w:type="dxa"/>
          </w:tcPr>
          <w:p w14:paraId="307C7BB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36D9111" w14:textId="77777777" w:rsidTr="00CE6D6D">
        <w:tc>
          <w:tcPr>
            <w:tcW w:w="2093" w:type="dxa"/>
          </w:tcPr>
          <w:p w14:paraId="4DB66DE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6AA2C7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01C892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9)</w:t>
            </w:r>
          </w:p>
        </w:tc>
        <w:tc>
          <w:tcPr>
            <w:tcW w:w="695" w:type="dxa"/>
          </w:tcPr>
          <w:p w14:paraId="06B2FC3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</w:p>
        </w:tc>
        <w:tc>
          <w:tcPr>
            <w:tcW w:w="723" w:type="dxa"/>
          </w:tcPr>
          <w:p w14:paraId="1B8368E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4.27</w:t>
            </w:r>
          </w:p>
        </w:tc>
        <w:tc>
          <w:tcPr>
            <w:tcW w:w="708" w:type="dxa"/>
          </w:tcPr>
          <w:p w14:paraId="1B5B83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425</w:t>
            </w:r>
          </w:p>
        </w:tc>
        <w:tc>
          <w:tcPr>
            <w:tcW w:w="1843" w:type="dxa"/>
          </w:tcPr>
          <w:p w14:paraId="20DD2F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 [-0.25, 0.60]</w:t>
            </w:r>
          </w:p>
        </w:tc>
        <w:tc>
          <w:tcPr>
            <w:tcW w:w="533" w:type="dxa"/>
          </w:tcPr>
          <w:p w14:paraId="6074FF2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D62E7C9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7662BCBE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44EFC41A" w14:textId="085F9D89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1</w:t>
      </w:r>
    </w:p>
    <w:p w14:paraId="3D42F5A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14824B31" w14:textId="77777777" w:rsidTr="00CE6D6D">
        <w:tc>
          <w:tcPr>
            <w:tcW w:w="2093" w:type="dxa"/>
            <w:tcBorders>
              <w:bottom w:val="nil"/>
            </w:tcBorders>
          </w:tcPr>
          <w:p w14:paraId="4CD8050D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646B2B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31420A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D9A38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695" w:type="dxa"/>
            <w:tcBorders>
              <w:bottom w:val="nil"/>
            </w:tcBorders>
          </w:tcPr>
          <w:p w14:paraId="3067289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008D1F5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0F74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96916DD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9F11F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2CDBFD8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658B4B79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BDB55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867E7E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65372A3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05BF99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33820B3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EF5FBA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DC3FD0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D6B2CB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A4588F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A3B7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BB279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58F33A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616C5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AEB9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3FE7D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512CDB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66695D1" w14:textId="77777777" w:rsidTr="00CE6D6D">
        <w:tc>
          <w:tcPr>
            <w:tcW w:w="2093" w:type="dxa"/>
          </w:tcPr>
          <w:p w14:paraId="539F41A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FA636A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1417" w:type="dxa"/>
          </w:tcPr>
          <w:p w14:paraId="468A703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4800C5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39</w:t>
            </w:r>
          </w:p>
        </w:tc>
        <w:tc>
          <w:tcPr>
            <w:tcW w:w="723" w:type="dxa"/>
          </w:tcPr>
          <w:p w14:paraId="60A0DF5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1.21</w:t>
            </w:r>
          </w:p>
        </w:tc>
        <w:tc>
          <w:tcPr>
            <w:tcW w:w="708" w:type="dxa"/>
          </w:tcPr>
          <w:p w14:paraId="16A438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52260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97 [-1.43, -0.51]</w:t>
            </w:r>
          </w:p>
        </w:tc>
        <w:tc>
          <w:tcPr>
            <w:tcW w:w="533" w:type="dxa"/>
          </w:tcPr>
          <w:p w14:paraId="02EAD7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D562976" w14:textId="77777777" w:rsidTr="00CE6D6D">
        <w:tc>
          <w:tcPr>
            <w:tcW w:w="2093" w:type="dxa"/>
          </w:tcPr>
          <w:p w14:paraId="288E36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72CB4A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1417" w:type="dxa"/>
          </w:tcPr>
          <w:p w14:paraId="7BF25FA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1C4D0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65</w:t>
            </w:r>
          </w:p>
        </w:tc>
        <w:tc>
          <w:tcPr>
            <w:tcW w:w="723" w:type="dxa"/>
          </w:tcPr>
          <w:p w14:paraId="5290E4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34</w:t>
            </w:r>
          </w:p>
        </w:tc>
        <w:tc>
          <w:tcPr>
            <w:tcW w:w="708" w:type="dxa"/>
          </w:tcPr>
          <w:p w14:paraId="1B8B486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9668A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-1.18 [-1.62, -0.74] </w:t>
            </w:r>
          </w:p>
        </w:tc>
        <w:tc>
          <w:tcPr>
            <w:tcW w:w="533" w:type="dxa"/>
          </w:tcPr>
          <w:p w14:paraId="7DD7DD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4778EEFC" w14:textId="77777777" w:rsidTr="00CE6D6D">
        <w:tc>
          <w:tcPr>
            <w:tcW w:w="2093" w:type="dxa"/>
          </w:tcPr>
          <w:p w14:paraId="4D817AB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7B4EB3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1417" w:type="dxa"/>
          </w:tcPr>
          <w:p w14:paraId="155949F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1D774B7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0497F4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25</w:t>
            </w:r>
          </w:p>
        </w:tc>
        <w:tc>
          <w:tcPr>
            <w:tcW w:w="708" w:type="dxa"/>
          </w:tcPr>
          <w:p w14:paraId="548D552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4</w:t>
            </w:r>
          </w:p>
        </w:tc>
        <w:tc>
          <w:tcPr>
            <w:tcW w:w="1843" w:type="dxa"/>
          </w:tcPr>
          <w:p w14:paraId="4D09BA0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8 [-0.98, 0.03]</w:t>
            </w:r>
          </w:p>
        </w:tc>
        <w:tc>
          <w:tcPr>
            <w:tcW w:w="533" w:type="dxa"/>
          </w:tcPr>
          <w:p w14:paraId="093168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B57AE73" w14:textId="77777777" w:rsidTr="00CE6D6D">
        <w:tc>
          <w:tcPr>
            <w:tcW w:w="2093" w:type="dxa"/>
          </w:tcPr>
          <w:p w14:paraId="057518E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784A45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9)</w:t>
            </w:r>
          </w:p>
        </w:tc>
        <w:tc>
          <w:tcPr>
            <w:tcW w:w="1417" w:type="dxa"/>
          </w:tcPr>
          <w:p w14:paraId="544878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7B442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16</w:t>
            </w:r>
          </w:p>
        </w:tc>
        <w:tc>
          <w:tcPr>
            <w:tcW w:w="723" w:type="dxa"/>
          </w:tcPr>
          <w:p w14:paraId="001718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4</w:t>
            </w:r>
          </w:p>
        </w:tc>
        <w:tc>
          <w:tcPr>
            <w:tcW w:w="708" w:type="dxa"/>
          </w:tcPr>
          <w:p w14:paraId="111B5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2</w:t>
            </w:r>
          </w:p>
        </w:tc>
        <w:tc>
          <w:tcPr>
            <w:tcW w:w="1843" w:type="dxa"/>
          </w:tcPr>
          <w:p w14:paraId="61C2F84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0 [-1.15, -0.25]</w:t>
            </w:r>
          </w:p>
        </w:tc>
        <w:tc>
          <w:tcPr>
            <w:tcW w:w="533" w:type="dxa"/>
          </w:tcPr>
          <w:p w14:paraId="0FBC06A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DCC48B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43309F76" w14:textId="77777777" w:rsidR="00CE6D6D" w:rsidRPr="00CE6D6D" w:rsidRDefault="00CE6D6D" w:rsidP="00CE6D6D">
      <w:pPr>
        <w:jc w:val="both"/>
        <w:rPr>
          <w:rFonts w:ascii="Times New Roman" w:hAnsi="Times New Roman" w:cs="Times New Roman"/>
          <w:lang w:val="en-US"/>
        </w:rPr>
      </w:pPr>
    </w:p>
    <w:p w14:paraId="3B625167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3CBD0379" w14:textId="77777777" w:rsidR="00B255E1" w:rsidRPr="00CE6D6D" w:rsidRDefault="00B255E1" w:rsidP="00B255E1">
      <w:pPr>
        <w:spacing w:line="480" w:lineRule="auto"/>
        <w:rPr>
          <w:rFonts w:ascii="Times New Roman" w:hAnsi="Times New Roman" w:cs="Times New Roman"/>
          <w:i/>
          <w:lang w:val="en-US"/>
        </w:rPr>
      </w:pPr>
    </w:p>
    <w:p w14:paraId="3C7D3516" w14:textId="2167E227" w:rsidR="00B255E1" w:rsidRPr="00CE6D6D" w:rsidRDefault="00B255E1" w:rsidP="00CE6D6D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060F8E0" w14:textId="4C39A2EB" w:rsidR="005F7F54" w:rsidRDefault="005F7F54" w:rsidP="00E771BE">
      <w:pPr>
        <w:tabs>
          <w:tab w:val="left" w:pos="975"/>
        </w:tabs>
        <w:rPr>
          <w:rFonts w:ascii="Times New Roman" w:hAnsi="Times New Roman" w:cs="Times New Roman"/>
          <w:lang w:val="en-US"/>
        </w:rPr>
      </w:pPr>
    </w:p>
    <w:sdt>
      <w:sdtPr>
        <w:rPr>
          <w:rFonts w:eastAsiaTheme="minorHAnsi"/>
          <w:lang w:val="en-US"/>
        </w:rPr>
        <w:tag w:val="CitaviBibliography"/>
        <w:id w:val="-745641576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14:paraId="3D15AAEB" w14:textId="77777777" w:rsidR="00034A45" w:rsidRDefault="007B5EB9" w:rsidP="00034A45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034A45">
            <w:rPr>
              <w:lang w:val="en-US"/>
            </w:rPr>
            <w:t>References</w:t>
          </w:r>
        </w:p>
        <w:p w14:paraId="4F5E9C33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5" w:name="_CTVL0010fe75e7feb104adbb18573148cd9308a"/>
          <w:r>
            <w:rPr>
              <w:lang w:val="en-US"/>
            </w:rPr>
            <w:t>Benjamini, Y., &amp; Hochberg, Y. (1995). Controlling the False Discovery Rate: A Practical and Powerful Approach to Multiple Testing.</w:t>
          </w:r>
          <w:bookmarkEnd w:id="5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Journal of the Royal Statistical Society: Series B (Methodological)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57</w:t>
          </w:r>
          <w:r w:rsidRPr="00034A45">
            <w:rPr>
              <w:lang w:val="en-US"/>
            </w:rPr>
            <w:t>(1), 289–300. https://doi.org/10.1111/j.2517-6161.1995.tb02031.x</w:t>
          </w:r>
        </w:p>
        <w:p w14:paraId="6867C14C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6" w:name="_CTVL0018bcf5d59f8824881bbcb07603366cee6"/>
          <w:r>
            <w:rPr>
              <w:lang w:val="en-US"/>
            </w:rPr>
            <w:t xml:space="preserve">Boersma, P. (2018). </w:t>
          </w:r>
          <w:proofErr w:type="spellStart"/>
          <w:r>
            <w:rPr>
              <w:lang w:val="en-US"/>
            </w:rPr>
            <w:t>Praat</w:t>
          </w:r>
          <w:proofErr w:type="spellEnd"/>
          <w:r>
            <w:rPr>
              <w:lang w:val="en-US"/>
            </w:rPr>
            <w:t>: doing phonetics by computer [Computer program]: Version 6.0.46, retrieved January 2020 from http://www.praat.org/.</w:t>
          </w:r>
          <w:bookmarkEnd w:id="6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 xml:space="preserve">Http://www. </w:t>
          </w:r>
          <w:proofErr w:type="spellStart"/>
          <w:r w:rsidRPr="00034A45">
            <w:rPr>
              <w:i/>
              <w:lang w:val="en-US"/>
            </w:rPr>
            <w:t>Praat</w:t>
          </w:r>
          <w:proofErr w:type="spellEnd"/>
          <w:r w:rsidRPr="00034A45">
            <w:rPr>
              <w:i/>
              <w:lang w:val="en-US"/>
            </w:rPr>
            <w:t>. Org</w:t>
          </w:r>
          <w:r w:rsidRPr="00034A45">
            <w:rPr>
              <w:lang w:val="en-US"/>
            </w:rPr>
            <w:t>.</w:t>
          </w:r>
        </w:p>
        <w:p w14:paraId="20139E13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7" w:name="_CTVL001faab9cc4d26c4eb588a03212b0285d0a"/>
          <w:r>
            <w:rPr>
              <w:lang w:val="en-US"/>
            </w:rPr>
            <w:t>MATLAB. (2020).</w:t>
          </w:r>
          <w:bookmarkEnd w:id="7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version 9.8.0 (R2020a)</w:t>
          </w:r>
          <w:r w:rsidRPr="00034A45">
            <w:rPr>
              <w:lang w:val="en-US"/>
            </w:rPr>
            <w:t xml:space="preserve">. The MathWorks Inc. </w:t>
          </w:r>
        </w:p>
        <w:p w14:paraId="08A5CA5D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8" w:name="_CTVL00144ae98bec96147d3a583986dd3bf9701"/>
          <w:r>
            <w:rPr>
              <w:lang w:val="en-US"/>
            </w:rPr>
            <w:t>McAleer, P., Todorov, A., &amp; Belin, P. (2014). How do you say ‘Hello’? Personality impressions from brief novel voices.</w:t>
          </w:r>
          <w:bookmarkEnd w:id="8"/>
          <w:r>
            <w:rPr>
              <w:lang w:val="en-US"/>
            </w:rPr>
            <w:t xml:space="preserve"> </w:t>
          </w:r>
          <w:proofErr w:type="spellStart"/>
          <w:r w:rsidRPr="00034A45">
            <w:rPr>
              <w:i/>
              <w:lang w:val="en-US"/>
            </w:rPr>
            <w:t>PLoS</w:t>
          </w:r>
          <w:proofErr w:type="spellEnd"/>
          <w:r w:rsidRPr="00034A45">
            <w:rPr>
              <w:i/>
              <w:lang w:val="en-US"/>
            </w:rPr>
            <w:t xml:space="preserve"> One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9</w:t>
          </w:r>
          <w:r w:rsidRPr="00034A45">
            <w:rPr>
              <w:lang w:val="en-US"/>
            </w:rPr>
            <w:t>(3), e90779. https://doi.org/10.1371/journal.pone.0090779</w:t>
          </w:r>
        </w:p>
        <w:p w14:paraId="5A2BF6D3" w14:textId="1755C20C" w:rsidR="007B5EB9" w:rsidRDefault="00034A45" w:rsidP="00034A45">
          <w:pPr>
            <w:pStyle w:val="CitaviBibliographyEntry"/>
            <w:rPr>
              <w:lang w:val="en-US"/>
            </w:rPr>
          </w:pPr>
          <w:bookmarkStart w:id="9" w:name="_CTVL001746d7c10b8b440c78fffb0f4c90d4edf"/>
          <w:r>
            <w:rPr>
              <w:lang w:val="en-US"/>
            </w:rPr>
            <w:t xml:space="preserve">van den Bergh, D., van Doorn, J., Marsman, M., Draws, T., van </w:t>
          </w:r>
          <w:proofErr w:type="spellStart"/>
          <w:r>
            <w:rPr>
              <w:lang w:val="en-US"/>
            </w:rPr>
            <w:t>Kesteren</w:t>
          </w:r>
          <w:proofErr w:type="spellEnd"/>
          <w:r>
            <w:rPr>
              <w:lang w:val="en-US"/>
            </w:rPr>
            <w:t>, E.</w:t>
          </w:r>
          <w:r>
            <w:rPr>
              <w:rFonts w:ascii="Cambria Math" w:hAnsi="Cambria Math" w:cs="Cambria Math"/>
              <w:lang w:val="en-US"/>
            </w:rPr>
            <w:t>‑</w:t>
          </w:r>
          <w:r>
            <w:rPr>
              <w:lang w:val="en-US"/>
            </w:rPr>
            <w:t>J., Derks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 xml:space="preserve">K., </w:t>
          </w:r>
          <w:proofErr w:type="spellStart"/>
          <w:r>
            <w:rPr>
              <w:lang w:val="en-US"/>
            </w:rPr>
            <w:t>Dablander</w:t>
          </w:r>
          <w:proofErr w:type="spellEnd"/>
          <w:r>
            <w:rPr>
              <w:lang w:val="en-US"/>
            </w:rPr>
            <w:t>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F., Gronau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Q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 xml:space="preserve">F., </w:t>
          </w:r>
          <w:proofErr w:type="spellStart"/>
          <w:r>
            <w:rPr>
              <w:lang w:val="en-US"/>
            </w:rPr>
            <w:t>Kucharsk</w:t>
          </w:r>
          <w:r>
            <w:rPr>
              <w:rFonts w:ascii="Calibri" w:hAnsi="Calibri" w:cs="Calibri"/>
              <w:lang w:val="en-US"/>
            </w:rPr>
            <w:t>ý</w:t>
          </w:r>
          <w:proofErr w:type="spellEnd"/>
          <w:r>
            <w:rPr>
              <w:lang w:val="en-US"/>
            </w:rPr>
            <w:t>,</w:t>
          </w:r>
          <w:r>
            <w:rPr>
              <w:rFonts w:ascii="Calibri" w:hAnsi="Calibri" w:cs="Calibri"/>
              <w:lang w:val="en-US"/>
            </w:rPr>
            <w:t> Š</w:t>
          </w:r>
          <w:r>
            <w:rPr>
              <w:lang w:val="en-US"/>
            </w:rPr>
            <w:t>., Gupta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R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K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 xml:space="preserve">N., </w:t>
          </w:r>
          <w:proofErr w:type="spellStart"/>
          <w:r>
            <w:rPr>
              <w:lang w:val="en-US"/>
            </w:rPr>
            <w:t>Sarafoglou</w:t>
          </w:r>
          <w:proofErr w:type="spellEnd"/>
          <w:r>
            <w:rPr>
              <w:lang w:val="en-US"/>
            </w:rPr>
            <w:t>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Voelkel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J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G., Stefan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Ly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Hinne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M., Matzke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 xml:space="preserve">D., &amp; </w:t>
          </w:r>
          <w:proofErr w:type="spellStart"/>
          <w:r>
            <w:rPr>
              <w:lang w:val="en-US"/>
            </w:rPr>
            <w:t>Wagenmakers</w:t>
          </w:r>
          <w:proofErr w:type="spellEnd"/>
          <w:r>
            <w:rPr>
              <w:lang w:val="en-US"/>
            </w:rPr>
            <w:t>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E.</w:t>
          </w:r>
          <w:r>
            <w:rPr>
              <w:rFonts w:ascii="Cambria Math" w:hAnsi="Cambria Math" w:cs="Cambria Math"/>
              <w:lang w:val="en-US"/>
            </w:rPr>
            <w:t>‑</w:t>
          </w:r>
          <w:r>
            <w:rPr>
              <w:lang w:val="en-US"/>
            </w:rPr>
            <w:t>J. (2020). A Tutorial on Conducting and Interpreting a Bayesian ANOVA in JASP.</w:t>
          </w:r>
          <w:bookmarkEnd w:id="9"/>
          <w:r>
            <w:rPr>
              <w:lang w:val="en-US"/>
            </w:rPr>
            <w:t xml:space="preserve"> </w:t>
          </w:r>
          <w:proofErr w:type="spellStart"/>
          <w:r w:rsidRPr="00034A45">
            <w:rPr>
              <w:i/>
              <w:lang w:val="en-US"/>
            </w:rPr>
            <w:t>L’année</w:t>
          </w:r>
          <w:proofErr w:type="spellEnd"/>
          <w:r w:rsidRPr="00034A45">
            <w:rPr>
              <w:i/>
              <w:lang w:val="en-US"/>
            </w:rPr>
            <w:t xml:space="preserve"> </w:t>
          </w:r>
          <w:proofErr w:type="spellStart"/>
          <w:r w:rsidRPr="00034A45">
            <w:rPr>
              <w:i/>
              <w:lang w:val="en-US"/>
            </w:rPr>
            <w:t>Psychologique</w:t>
          </w:r>
          <w:proofErr w:type="spellEnd"/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Vol. 120</w:t>
          </w:r>
          <w:r w:rsidRPr="00034A45">
            <w:rPr>
              <w:lang w:val="en-US"/>
            </w:rPr>
            <w:t>(1), 73–96. https://doi.org/10.3917/anpsy1.201.0073</w:t>
          </w:r>
          <w:r w:rsidR="007B5EB9">
            <w:rPr>
              <w:lang w:val="en-US"/>
            </w:rPr>
            <w:fldChar w:fldCharType="end"/>
          </w:r>
        </w:p>
      </w:sdtContent>
    </w:sdt>
    <w:p w14:paraId="4E3ABD5E" w14:textId="77777777" w:rsidR="007B5EB9" w:rsidRPr="00CE6D6D" w:rsidRDefault="007B5EB9" w:rsidP="007B5EB9">
      <w:pPr>
        <w:rPr>
          <w:lang w:val="en-US"/>
        </w:rPr>
      </w:pPr>
    </w:p>
    <w:sectPr w:rsidR="007B5EB9" w:rsidRPr="00CE6D6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5C22BD2"/>
    <w:multiLevelType w:val="hybridMultilevel"/>
    <w:tmpl w:val="AEB4C238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8779630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5817"/>
    <w:rsid w:val="00025817"/>
    <w:rsid w:val="00034A45"/>
    <w:rsid w:val="0004625E"/>
    <w:rsid w:val="00063CDB"/>
    <w:rsid w:val="00074B5E"/>
    <w:rsid w:val="00097B7C"/>
    <w:rsid w:val="000D10A2"/>
    <w:rsid w:val="000E20F2"/>
    <w:rsid w:val="001D29E8"/>
    <w:rsid w:val="002306CB"/>
    <w:rsid w:val="0024244C"/>
    <w:rsid w:val="002644D0"/>
    <w:rsid w:val="002B57E0"/>
    <w:rsid w:val="002F2932"/>
    <w:rsid w:val="00356B46"/>
    <w:rsid w:val="00381A0D"/>
    <w:rsid w:val="003D2599"/>
    <w:rsid w:val="00493363"/>
    <w:rsid w:val="004A5830"/>
    <w:rsid w:val="004A6BF6"/>
    <w:rsid w:val="004E1A8C"/>
    <w:rsid w:val="00503DAD"/>
    <w:rsid w:val="00534487"/>
    <w:rsid w:val="00564C91"/>
    <w:rsid w:val="0057715F"/>
    <w:rsid w:val="005D3A47"/>
    <w:rsid w:val="005F1CC9"/>
    <w:rsid w:val="005F7F54"/>
    <w:rsid w:val="00623ACE"/>
    <w:rsid w:val="00753091"/>
    <w:rsid w:val="0077759C"/>
    <w:rsid w:val="007B5EB9"/>
    <w:rsid w:val="00827B8B"/>
    <w:rsid w:val="00830114"/>
    <w:rsid w:val="00886F54"/>
    <w:rsid w:val="00887129"/>
    <w:rsid w:val="008B34B1"/>
    <w:rsid w:val="008B4BD9"/>
    <w:rsid w:val="009463F4"/>
    <w:rsid w:val="009637D1"/>
    <w:rsid w:val="00AD47E8"/>
    <w:rsid w:val="00B11ED1"/>
    <w:rsid w:val="00B255E1"/>
    <w:rsid w:val="00B260E9"/>
    <w:rsid w:val="00B30AF1"/>
    <w:rsid w:val="00B70093"/>
    <w:rsid w:val="00C0430A"/>
    <w:rsid w:val="00C11810"/>
    <w:rsid w:val="00C15112"/>
    <w:rsid w:val="00C32407"/>
    <w:rsid w:val="00C360F1"/>
    <w:rsid w:val="00C41E9A"/>
    <w:rsid w:val="00CE6D6D"/>
    <w:rsid w:val="00CF3A9A"/>
    <w:rsid w:val="00D122F6"/>
    <w:rsid w:val="00D3442A"/>
    <w:rsid w:val="00D83153"/>
    <w:rsid w:val="00D835BA"/>
    <w:rsid w:val="00DB00A5"/>
    <w:rsid w:val="00DC2CF3"/>
    <w:rsid w:val="00E0112A"/>
    <w:rsid w:val="00E247D5"/>
    <w:rsid w:val="00E771BE"/>
    <w:rsid w:val="00ED033E"/>
    <w:rsid w:val="00F626E5"/>
    <w:rsid w:val="00F80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8392DC"/>
  <w15:chartTrackingRefBased/>
  <w15:docId w15:val="{D83980D3-2709-49F3-9212-AF2464168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255E1"/>
    <w:pPr>
      <w:suppressAutoHyphens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C360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C2C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7B5E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7B5E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7B5E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7B5EB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7B5EB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7B5EB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7B5EB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360F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8B4BD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uiPriority w:val="39"/>
    <w:rsid w:val="005F7F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771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771BE"/>
    <w:rPr>
      <w:rFonts w:ascii="Segoe UI" w:hAnsi="Segoe UI" w:cs="Segoe UI"/>
      <w:sz w:val="18"/>
      <w:szCs w:val="18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C2CF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in-toolbar">
    <w:name w:val="in-toolbar"/>
    <w:basedOn w:val="Absatz-Standardschriftart"/>
    <w:rsid w:val="00DC2CF3"/>
  </w:style>
  <w:style w:type="character" w:styleId="Hervorhebung">
    <w:name w:val="Emphasis"/>
    <w:basedOn w:val="Absatz-Standardschriftart"/>
    <w:uiPriority w:val="20"/>
    <w:qFormat/>
    <w:rsid w:val="00DC2CF3"/>
    <w:rPr>
      <w:i/>
      <w:iCs/>
    </w:rPr>
  </w:style>
  <w:style w:type="character" w:styleId="Platzhaltertext">
    <w:name w:val="Placeholder Text"/>
    <w:basedOn w:val="Absatz-Standardschriftart"/>
    <w:uiPriority w:val="99"/>
    <w:semiHidden/>
    <w:rsid w:val="007B5EB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7B5EB9"/>
    <w:pPr>
      <w:tabs>
        <w:tab w:val="left" w:pos="720"/>
      </w:tabs>
      <w:spacing w:after="0"/>
      <w:ind w:left="720" w:hanging="7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7B5EB9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7B5EB9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7B5EB9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7B5EB9"/>
    <w:rPr>
      <w:rFonts w:ascii="Times New Roman" w:eastAsiaTheme="majorEastAsia" w:hAnsi="Times New Roman" w:cs="Times New Roman"/>
      <w:iCs/>
      <w:color w:val="2F5496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7B5EB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7B5EB9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7B5EB9"/>
    <w:rPr>
      <w:rFonts w:ascii="Times New Roman" w:eastAsiaTheme="majorEastAsia" w:hAnsi="Times New Roman" w:cs="Times New Roman"/>
      <w:iCs/>
      <w:color w:val="1F3763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7B5EB9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7B5EB9"/>
    <w:rPr>
      <w:rFonts w:ascii="Times New Roman" w:eastAsiaTheme="majorEastAsia" w:hAnsi="Times New Roman" w:cs="Times New Roman"/>
      <w:i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7B5EB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7B5EB9"/>
    <w:rPr>
      <w:rFonts w:ascii="Times New Roman" w:eastAsiaTheme="majorEastAsia" w:hAnsi="Times New Roman" w:cs="Times New Roman"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7B5E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060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02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7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7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715585">
          <w:marLeft w:val="126"/>
          <w:marRight w:val="126"/>
          <w:marTop w:val="0"/>
          <w:marBottom w:val="12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430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1022588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058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36619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5114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95478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192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53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0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17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21BF321679BD41868CC7AF59429A503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3AE8A6-55A2-4ED9-BD19-489B09B28B22}"/>
      </w:docPartPr>
      <w:docPartBody>
        <w:p w:rsidR="002E06DC" w:rsidRDefault="002E06DC" w:rsidP="002E06DC">
          <w:pPr>
            <w:pStyle w:val="21BF321679BD41868CC7AF59429A5039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36611C7CBFA43A5BF6D57A01F6AD5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003899-A919-46CE-B3AA-10B250741486}"/>
      </w:docPartPr>
      <w:docPartBody>
        <w:p w:rsidR="002E06DC" w:rsidRDefault="002E06DC" w:rsidP="002E06DC">
          <w:pPr>
            <w:pStyle w:val="A36611C7CBFA43A5BF6D57A01F6AD50B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24411A7E80F45EC811C775A9AAAF5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D6AB06B-CF42-4814-A926-3669D0F88D45}"/>
      </w:docPartPr>
      <w:docPartBody>
        <w:p w:rsidR="002E06DC" w:rsidRDefault="002E06DC" w:rsidP="002E06DC">
          <w:pPr>
            <w:pStyle w:val="524411A7E80F45EC811C775A9AAAF560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9321BB880914539AB75294DB082F33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780C8DB-AE41-4BA4-8A5C-CA3251FB6979}"/>
      </w:docPartPr>
      <w:docPartBody>
        <w:p w:rsidR="002E06DC" w:rsidRDefault="002E06DC" w:rsidP="002E06DC">
          <w:pPr>
            <w:pStyle w:val="A9321BB880914539AB75294DB082F33A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04E797FFFF64D77A3947022A748622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6AFBEA5-08DD-4BFC-B59F-64B15D7CAF72}"/>
      </w:docPartPr>
      <w:docPartBody>
        <w:p w:rsidR="00BD315E" w:rsidRDefault="000500C3" w:rsidP="000500C3">
          <w:pPr>
            <w:pStyle w:val="004E797FFFF64D77A3947022A7486228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77A800C9E3F49EB98FC9F60CB9D18F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083DC1-8C28-43FC-A76B-4ACF7504649A}"/>
      </w:docPartPr>
      <w:docPartBody>
        <w:p w:rsidR="00BD315E" w:rsidRDefault="000500C3" w:rsidP="000500C3">
          <w:pPr>
            <w:pStyle w:val="B77A800C9E3F49EB98FC9F60CB9D18F9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C84220744D64DE2A8124FC6F73357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8CEBC82-A9AB-423B-9BF7-CB7EACEFE02B}"/>
      </w:docPartPr>
      <w:docPartBody>
        <w:p w:rsidR="006B195A" w:rsidRDefault="006B195A" w:rsidP="006B195A">
          <w:pPr>
            <w:pStyle w:val="1C84220744D64DE2A8124FC6F7335727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4D06F2-8F1F-40B3-9859-20E5DCD6B83C}"/>
      </w:docPartPr>
      <w:docPartBody>
        <w:p w:rsidR="00B74D96" w:rsidRDefault="00251093">
          <w:r w:rsidRPr="00FE0CC4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3DCC383E8104B02B5DC0EE2BDAEFB5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E2674CC-82B9-4F61-B705-A55E74FBAEF7}"/>
      </w:docPartPr>
      <w:docPartBody>
        <w:p w:rsidR="00B74D96" w:rsidRDefault="00251093" w:rsidP="00251093">
          <w:pPr>
            <w:pStyle w:val="43DCC383E8104B02B5DC0EE2BDAEFB50"/>
          </w:pPr>
          <w:r w:rsidRPr="00FE0CC4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06DC"/>
    <w:rsid w:val="000500C3"/>
    <w:rsid w:val="002119CB"/>
    <w:rsid w:val="00251093"/>
    <w:rsid w:val="002A1463"/>
    <w:rsid w:val="002E06DC"/>
    <w:rsid w:val="00347BA6"/>
    <w:rsid w:val="0035766A"/>
    <w:rsid w:val="003E6490"/>
    <w:rsid w:val="003E6770"/>
    <w:rsid w:val="0044148A"/>
    <w:rsid w:val="00462842"/>
    <w:rsid w:val="006B195A"/>
    <w:rsid w:val="006E3C03"/>
    <w:rsid w:val="00774DBC"/>
    <w:rsid w:val="00830CA2"/>
    <w:rsid w:val="00830DCB"/>
    <w:rsid w:val="008B34B1"/>
    <w:rsid w:val="008C177E"/>
    <w:rsid w:val="00951C79"/>
    <w:rsid w:val="00A502A1"/>
    <w:rsid w:val="00B249F7"/>
    <w:rsid w:val="00B30AF1"/>
    <w:rsid w:val="00B74D96"/>
    <w:rsid w:val="00BD315E"/>
    <w:rsid w:val="00BF3E34"/>
    <w:rsid w:val="00CC4B55"/>
    <w:rsid w:val="00D10999"/>
    <w:rsid w:val="00D67AA7"/>
    <w:rsid w:val="00D9065F"/>
    <w:rsid w:val="00E0112A"/>
    <w:rsid w:val="00F23801"/>
    <w:rsid w:val="00F60937"/>
    <w:rsid w:val="00F80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51093"/>
    <w:rPr>
      <w:color w:val="808080"/>
    </w:rPr>
  </w:style>
  <w:style w:type="paragraph" w:customStyle="1" w:styleId="21BF321679BD41868CC7AF59429A5039">
    <w:name w:val="21BF321679BD41868CC7AF59429A5039"/>
    <w:rsid w:val="002E06DC"/>
  </w:style>
  <w:style w:type="paragraph" w:customStyle="1" w:styleId="A36611C7CBFA43A5BF6D57A01F6AD50B">
    <w:name w:val="A36611C7CBFA43A5BF6D57A01F6AD50B"/>
    <w:rsid w:val="002E06DC"/>
  </w:style>
  <w:style w:type="paragraph" w:customStyle="1" w:styleId="524411A7E80F45EC811C775A9AAAF560">
    <w:name w:val="524411A7E80F45EC811C775A9AAAF560"/>
    <w:rsid w:val="002E06DC"/>
  </w:style>
  <w:style w:type="paragraph" w:customStyle="1" w:styleId="A9321BB880914539AB75294DB082F33A">
    <w:name w:val="A9321BB880914539AB75294DB082F33A"/>
    <w:rsid w:val="002E06DC"/>
  </w:style>
  <w:style w:type="paragraph" w:customStyle="1" w:styleId="004E797FFFF64D77A3947022A7486228">
    <w:name w:val="004E797FFFF64D77A3947022A7486228"/>
    <w:rsid w:val="000500C3"/>
  </w:style>
  <w:style w:type="paragraph" w:customStyle="1" w:styleId="B77A800C9E3F49EB98FC9F60CB9D18F9">
    <w:name w:val="B77A800C9E3F49EB98FC9F60CB9D18F9"/>
    <w:rsid w:val="000500C3"/>
  </w:style>
  <w:style w:type="paragraph" w:customStyle="1" w:styleId="1C84220744D64DE2A8124FC6F7335727">
    <w:name w:val="1C84220744D64DE2A8124FC6F7335727"/>
    <w:rsid w:val="006B195A"/>
  </w:style>
  <w:style w:type="paragraph" w:customStyle="1" w:styleId="43DCC383E8104B02B5DC0EE2BDAEFB50">
    <w:name w:val="43DCC383E8104B02B5DC0EE2BDAEFB50"/>
    <w:rsid w:val="0025109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4687C-8BBB-4447-873D-93DB8D73E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853</Words>
  <Characters>96066</Characters>
  <Application>Microsoft Office Word</Application>
  <DocSecurity>0</DocSecurity>
  <Lines>800</Lines>
  <Paragraphs>2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.nussbaum</cp:lastModifiedBy>
  <cp:revision>52</cp:revision>
  <cp:lastPrinted>2025-06-17T14:19:00Z</cp:lastPrinted>
  <dcterms:created xsi:type="dcterms:W3CDTF">2022-10-18T10:32:00Z</dcterms:created>
  <dcterms:modified xsi:type="dcterms:W3CDTF">2025-06-17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xud3xgg861m0hk8a0a24t2ak7mdcek4vkbkbm2dq163; ProjectName=LibraryCNussbaum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True</vt:lpwstr>
  </property>
</Properties>
</file>